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DC4FEC5" w14:textId="3435DC60" w:rsidR="00D767D6" w:rsidRPr="00D767D6" w:rsidRDefault="008D4DAF">
      <w:pPr>
        <w:rPr>
          <w:b/>
          <w:bCs/>
        </w:rPr>
      </w:pPr>
      <w:r>
        <w:rPr>
          <w:b/>
          <w:bCs/>
        </w:rPr>
        <w:t xml:space="preserve">Pandemics in the digital age: </w:t>
      </w:r>
      <w:r w:rsidR="00D767D6" w:rsidRPr="00D767D6">
        <w:rPr>
          <w:b/>
          <w:bCs/>
        </w:rPr>
        <w:t xml:space="preserve">Caution coupling </w:t>
      </w:r>
      <w:r w:rsidR="00836B82">
        <w:rPr>
          <w:b/>
          <w:bCs/>
        </w:rPr>
        <w:t>explains</w:t>
      </w:r>
      <w:r w:rsidR="00D767D6" w:rsidRPr="00D767D6">
        <w:rPr>
          <w:b/>
          <w:bCs/>
        </w:rPr>
        <w:t xml:space="preserve"> Covid-19 curves</w:t>
      </w:r>
      <w:r>
        <w:rPr>
          <w:b/>
          <w:bCs/>
        </w:rPr>
        <w:t xml:space="preserve"> simply</w:t>
      </w:r>
    </w:p>
    <w:p w14:paraId="295BF3D3" w14:textId="77777777" w:rsidR="00E777CF" w:rsidRDefault="00E777CF"/>
    <w:p w14:paraId="2E4B0553" w14:textId="7011D1C3" w:rsidR="00D767D6" w:rsidRDefault="00D767D6">
      <w:r>
        <w:t>John S. McCaskill</w:t>
      </w:r>
      <w:r w:rsidR="00E777CF" w:rsidRPr="00E777CF">
        <w:rPr>
          <w:vertAlign w:val="superscript"/>
        </w:rPr>
        <w:t>1,2</w:t>
      </w:r>
      <w:r w:rsidR="008C1006" w:rsidRPr="00E777CF">
        <w:rPr>
          <w:vertAlign w:val="superscript"/>
        </w:rPr>
        <w:t xml:space="preserve"> </w:t>
      </w:r>
      <w:r w:rsidR="008C1006">
        <w:t>and Norman H. Packard</w:t>
      </w:r>
      <w:r w:rsidR="00E777CF" w:rsidRPr="00E777CF">
        <w:rPr>
          <w:vertAlign w:val="superscript"/>
        </w:rPr>
        <w:t>1,2</w:t>
      </w:r>
    </w:p>
    <w:p w14:paraId="385D683D" w14:textId="77777777" w:rsidR="00E777CF" w:rsidRDefault="00E777CF"/>
    <w:p w14:paraId="4A3C4AAC" w14:textId="00532F1B" w:rsidR="00D767D6" w:rsidRDefault="00E777CF">
      <w:r w:rsidRPr="00E777CF">
        <w:rPr>
          <w:vertAlign w:val="superscript"/>
        </w:rPr>
        <w:t>1.</w:t>
      </w:r>
      <w:r>
        <w:t xml:space="preserve"> </w:t>
      </w:r>
      <w:r w:rsidR="00D767D6">
        <w:t>European Centre for Living Technology</w:t>
      </w:r>
      <w:r w:rsidR="00F95C6B">
        <w:t>, Venice, Italy</w:t>
      </w:r>
    </w:p>
    <w:p w14:paraId="0C8326F4" w14:textId="2B54C8E0" w:rsidR="002B1595" w:rsidRDefault="00E777CF">
      <w:r w:rsidRPr="00E777CF">
        <w:rPr>
          <w:vertAlign w:val="superscript"/>
        </w:rPr>
        <w:t>2.</w:t>
      </w:r>
      <w:r>
        <w:t xml:space="preserve"> </w:t>
      </w:r>
      <w:r w:rsidR="002B1595">
        <w:t>Chemelion Inc.</w:t>
      </w:r>
      <w:r w:rsidR="00F95C6B">
        <w:t>, San Francisco, USA</w:t>
      </w:r>
    </w:p>
    <w:p w14:paraId="309A5640" w14:textId="77777777" w:rsidR="00D767D6" w:rsidRDefault="00D767D6"/>
    <w:p w14:paraId="77EFAAFC" w14:textId="1C28815D" w:rsidR="0014064D" w:rsidRDefault="001932BB" w:rsidP="00EE6A1A">
      <w:pPr>
        <w:jc w:val="both"/>
      </w:pPr>
      <w:r>
        <w:t>The u</w:t>
      </w:r>
      <w:r w:rsidR="0014064D">
        <w:t xml:space="preserve">nderstanding of epidemics through modelling </w:t>
      </w:r>
      <w:r w:rsidR="0000227E">
        <w:t>i</w:t>
      </w:r>
      <w:r w:rsidR="0014064D">
        <w:t xml:space="preserve">s gained both through highly simplified </w:t>
      </w:r>
      <w:r w:rsidR="002B1595">
        <w:t xml:space="preserve">population </w:t>
      </w:r>
      <w:r w:rsidR="0014064D">
        <w:t xml:space="preserve">models such as the </w:t>
      </w:r>
      <w:r w:rsidR="00C27C51">
        <w:t xml:space="preserve">early </w:t>
      </w:r>
      <w:r w:rsidR="0014064D">
        <w:t>SIR</w:t>
      </w:r>
      <w:r w:rsidR="00F95C6B">
        <w:t xml:space="preserve"> </w:t>
      </w:r>
      <w:r w:rsidR="0014064D">
        <w:t>model</w:t>
      </w:r>
      <w:r w:rsidR="0011114A">
        <w:t xml:space="preserve"> </w: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 </w:instrText>
      </w:r>
      <w:r w:rsidR="0011114A">
        <w:fldChar w:fldCharType="begin">
          <w:fldData xml:space="preserve">PEVuZE5vdGU+PENpdGU+PEF1dGhvcj5LZXJtYWNrPC9BdXRob3I+PFllYXI+MTkyNzwvWWVhcj48
UmVjTnVtPjc8L1JlY051bT48RGlzcGxheVRleHQ+WzEsIDJdPC9EaXNwbGF5VGV4dD48cmVjb3Jk
PjxyZWMtbnVtYmVyPjc8L3JlYy1udW1iZXI+PGZvcmVpZ24ta2V5cz48a2V5IGFwcD0iRU4iIGRi
LWlkPSJwZHZkd2RweGJ0OXJ4aWVkcjA2cHo5Mjl0MmVkNWZhdHhzYXIiIHRpbWVzdGFtcD0iMTU4
OTg4NTc1MyI+Nzwva2V5PjwvZm9yZWlnbi1rZXlzPjxyZWYtdHlwZSBuYW1lPSJKb3VybmFsIEFy
dGljbGUiPjE3PC9yZWYtdHlwZT48Y29udHJpYnV0b3JzPjxhdXRob3JzPjxhdXRob3I+V2lsbGlh
bSBPZ2lsdnkgS2VybWFjazwvYXV0aG9yPjxhdXRob3I+QS4gRy4gTWNLZW5kcmljazwvYXV0aG9y
PjxhdXRob3I+R2lsYmVydCBUaG9tYXMgV2Fsa2VyPC9hdXRob3I+PC9hdXRob3JzPjwvY29udHJp
YnV0b3JzPjx0aXRsZXM+PHRpdGxlPkEgY29udHJpYnV0aW9uIHRvIHRoZSBtYXRoZW1hdGljYWwg
dGhlb3J5IG9mIGVwaWRlbWljczwvdGl0bGU+PHNlY29uZGFyeS10aXRsZT5Qcm9jZWVkaW5ncyBv
ZiB0aGUgUm95YWwgU29jaWV0eSBvZiBMb25kb24uIFNlcmllcyBBLCBDb250YWluaW5nIFBhcGVy
cyBvZiBhIE1hdGhlbWF0aWNhbCBhbmQgUGh5c2ljYWwgQ2hhcmFjdGVyPC9zZWNvbmRhcnktdGl0
bGU+PC90aXRsZXM+PHBlcmlvZGljYWw+PGZ1bGwtdGl0bGU+UHJvY2VlZGluZ3Mgb2YgdGhlIFJv
eWFsIFNvY2lldHkgb2YgTG9uZG9uLiBTZXJpZXMgQSwgQ29udGFpbmluZyBQYXBlcnMgb2YgYSBN
YXRoZW1hdGljYWwgYW5kIFBoeXNpY2FsIENoYXJhY3RlcjwvZnVsbC10aXRsZT48L3BlcmlvZGlj
YWw+PHBhZ2VzPjcwMC03MjE8L3BhZ2VzPjx2b2x1bWU+MTE1PC92b2x1bWU+PG51bWJlcj43NzI8
L251bWJlcj48ZGF0ZXM+PHllYXI+MTkyNzwveWVhcj48L2RhdGVzPjx1cmxzPjxyZWxhdGVkLXVy
bHM+PHVybD5odHRwczovL3JveWFsc29jaWV0eXB1Ymxpc2hpbmcub3JnL2RvaS9hYnMvMTAuMTA5
OC9yc3BhLjE5MjcuMDExOCAlWCAoMSkgT25lIG9mIHRoZSBtb3N0IHN0cmlraW5nIGZlYXR1cmVz
IGluIHRoZSBzdHVkeSBvZiBlcGlkZW1pY3MgaXMgdGhlIGRpZmZpY3VsdHkgb2YgZmluZGluZyBh
IGNhdXNhbCBmYWN0b3Igd2hpY2ggYXBwZWFycyB0byBiZSBhZGVxdWF0ZSB0byBhY2NvdW50IGZv
ciB0aGUgbWFnbml0dWRlIG9mIHRoZSBmcmVxdWVudCBlcGlkZW1pY3Mgb2YgZGlzZWFzZSB3aGlj
aCB2aXNpdCBhbG1vc3QgZXZlcnkgcG9wdWxhdGlvbi4gSXQgd2FzIHdpdGggYSB2aWV3IHRvIG9i
dGFpbmluZyBtb3JlIGluc2lnaHQgcmVnYXJkaW5nIHRoZSBlZmZlY3RzIG9mIHRoZSB2YXJpb3Vz
IGZhY3RvcnMgd2hpY2ggZ292ZXJuIHRoZSBzcHJlYWQgb2YgY29udGFnaW91cyBlcGlkZW1pY3Mg
dGhhdCB0aGUgcHJlc2VudCBpbnZlc3RpZ2F0aW9uIHdhcyB1bmRlcnRha2VuLiBSZWZlcmVuY2Ug
bWF5IGhlcmUgYmUgbWFkZSB0byB0aGUgd29yayBvZiBSb3NzIGFuZCBIdWRzb24gKDE5MTUtMTcp
IGluIHdoaWNoIHRoZSBzYW1lIHByb2JsZW0gaXMgYXR0YWNrZWQuIFRoZSBwcm9ibGVtIGlzIGhl
cmUgY2FycmllZCB0byBhIGZ1cnRoZXIgc3RhZ2UsIGFuZCBpdCBpcyBjb25zaWRlcmVkIGZyb20g
YSBwb2ludCBvZiB2aWV3IHdoaWNoIGlzIGluIG9uZSBzZW5zZSBtb3JlIGdlbmVyYWwuIFRoZSBw
cm9ibGVtIG1heSBiZSBzdW1tYXJpc2VkIGFzIGZvbGxvd3M6IE9uZSAob3IgbW9yZSkgaW5mZWN0
ZWQgcGVyc29uIGlzIGludHJvZHVjZWQgaW50byBhIGNvbW11bml0eSBvZiBpbmRpdmlkdWFscywg
bW9yZSBvciBsZXNzIHN1c2NlcHRpYmxlIHRvIHRoZSBkaXNlYXNlIGluIHF1ZXN0aW9uLiBUaGUg
ZGlzZWFzZSBzcHJlYWRzIGZyb20gdGhlIGFmZmVjdGVkIHRvIHRoZSB1bmFmZmVjdGVkIGJ5IGNv
bnRhY3QgaW5mZWN0aW9uLiBFYWNoIGluZmVjdGVkIHBlcnNvbiBydW5zIHRocm91Z2ggdGhlIGNv
dXJzZSBvZiBoaXMgc2lja25lc3MsIGFuZCBmaW5hbGx5IGlzIHJlbW92ZWQgZnJvbSB0aGUgbnVt
YmVyIG9mIHRob3NlIHdobyBhcmUgc2ljaywgYnkgcmVjb3Zlcnkgb3IgYnkgZGVhdGguIFRoZSBj
aGFuY2VzIG9mIHJlY292ZXJ5IG9yIGRlYXRoIHZhcnkgZnJvbSBkYXkgdG8gZGF5IGR1cmluZyB0
aGUgY291cnNlIG9mIGhpcyBpbGxuZXNzLiBUaGUgY2hhbmNlcyB0aGF0IHRoZSBhZmZlY3RlZCBt
YXkgY29udmV5IGluZmVjdGlvbiB0byB0aGUgdW5hZmZlY3RlZCBhcmUgbGlrZXdpc2UgZGVwZW5k
ZW50IHVwb24gdGhlIHN0YWdlIG9mIHRoZSBzaWNrbmVzcy4gQXMgdGhlIGVwaWRlbWljIHNwcmVh
ZHMsIHRoZSBudW1iZXIgb2YgdW5hZmZlY3RlZCBtZW1iZXJzIG9mIHRoZSBjb21tdW5pdHkgYmVj
b21lcyByZWR1Y2VkLiBTaW5jZSB0aGUgY291cnNlIG9mIGFuIGVwaWRlbWljIGlzIHNob3J0IGNv
bXBhcmVkIHdpdGggdGhlIGxpZmUgb2YgYW4gaW5kaXZpZHVhbCwgdGhlIHBvcHVsYXRpb24gbWF5
IGJlIGNvbnNpZGVyZWQgYXMgcmVtYWluaW5nIGNvbnN0YW50LCBleGNlcHQgaW4gYXMgZmFyIGFz
IGl0IGlzIG1vZGlmaWVkIGJ5IGRlYXRocyBkdWUgdG8gdGhlIGVwaWRlbWljIGRpc2Vhc2UgaXRz
ZWxmLiBJbiB0aGUgY291cnNlIG9mIHRpbWUgdGhlIGVwaWRlbWljIG1heSBjb21lIHRvIGFuIGVu
ZC4gT25lIG9mIHRoZSBtb3N0IGltcG9ydGFudCBwcm9iZW1zIGluIGVwaWRlbWlvbG9neSBpcyB0
byBhc2NlcnRhaW4gd2hldGhlciB0aGlzIHRlcm1pbmF0aW9uIG9jY3VycyBvbmx5IHdoZW4gbm8g
c3VzY2VwdGlibGUgaW5kaXZpZHVhbHMgYXJlIGxlZnQsIG9yIHdoZXRoZXIgdGhlIGludGVycGxh
eSBvZiB0aGUgdmFyaW91cyBmYWN0b3JzIG9mIGluZmVjdGl2aXR5LCByZWNvdmVyeSBhbmQgbW9y
dGFsaXR5LCBtYXkgcmVzdWx0IGluIHRlcm1pbmF0aW9uLCB3aGlsc3QgbWFueSBzdXNjZXB0aWJs
ZSBpbmRpdmlkdWFscyBhcmUgc3RpbGwgcHJlc2VudCBpbiB0aGUgdW5hZmZlY3RlZCBwb3B1bGF0
aW9uLiBJdCBpcyBkaWZmaWN1bHQgdG8gdHJlYXQgdGhpcyBwcm9ibGVtIGluIGl0cyBtb3N0IGdl
bmVyYWwgYXNwZWN0LiBJbiB0aGUgcHJlc2VudCBjb21tdW5pY2F0aW9uIGRpc2N1c3Npb24gd2ls
bCBiZSBsaW1pdGVkIHRvIHRoZSBjYXNlIGluIHdoaWNoIGFsbCBtZW1iZXJzIG9mIHRoZSBjb21t
dW5pdHkgYXJlIGluaXRpYWxseSBlcXVhbGx5IHN1c2NlcHRpYmxlIHRvIHRoZSBkaXNlYXNlLCBh
bmQgaXQgd2lsbCBiZSBmdXJ0aGVyIGFzc3VtZWQgdGhhdCBjb21wbGV0ZSBpbW11bml0eSBpcyBj
b25mZXJyZWQgYnkgYSBzaW5nbGUgaW5mZWN0aW9uLjwvdXJsPjwvcmVsYXRlZC11cmxzPjwvdXJs
cz48ZWxlY3Ryb25pYy1yZXNvdXJjZS1udW0+ZG9pOjEwLjEwOTgvcnNwYS4xOTI3LjAxMTg8L2Vs
ZWN0cm9uaWMtcmVzb3VyY2UtbnVtPjwvcmVjb3JkPjwvQ2l0ZT48Q2l0ZT48QXV0aG9yPlIuTS48
L0F1dGhvcj48WWVhcj4xOTkyPC9ZZWFyPjxSZWNOdW0+MzwvUmVjTnVtPjxyZWNvcmQ+PHJlYy1u
dW1iZXI+MzwvcmVjLW51bWJlcj48Zm9yZWlnbi1rZXlzPjxrZXkgYXBwPSJFTiIgZGItaWQ9InBk
dmR3ZHB4YnQ5cnhpZWRyMDZwejkyOXQyZWQ1ZmF0eHNhciIgdGltZXN0YW1wPSIxNTg5ODgzOTg4
Ij4zPC9rZXk+PC9mb3JlaWduLWtleXM+PHJlZi10eXBlIG5hbWU9IkJvb2siPjY8L3JlZi10eXBl
Pjxjb250cmlidXRvcnM+PGF1dGhvcnM+PGF1dGhvcj5BbmRlcnNvbiBSLk0uPC9hdXRob3I+PGF1
dGhvcj5BbmRlcnNvbiBCLjwvYXV0aG9yPjxhdXRob3I+TWF5IFIuTS4gPC9hdXRob3I+PC9hdXRo
b3JzPjwvY29udHJpYnV0b3JzPjx0aXRsZXM+PHRpdGxlPkluZmVjdGlvdXMgRGlzZWFzZXMgb2Yg
SHVtYW5zOiBEeW5hbWljcyBhbmQgQ29udHJvbC48L3RpdGxlPjwvdGl0bGVzPjxkYXRlcz48eWVh
cj4xOTkyPC95ZWFyPjwvZGF0ZXM+PHB1Yi1sb2NhdGlvbj5PeGZvcmQsIFVLPC9wdWItbG9jYXRp
b24+PHB1Ymxpc2hlcj4gT3hmb3JkIFVuaXZlcnNpdHkgUHJlc3M8L3B1Ymxpc2hlcj48aXNibj45
NzgwMTk4NTQwNDAzPC9pc2JuPjx1cmxzPjwvdXJscz48L3JlY29yZD48L0NpdGU+PC9FbmROb3Rl
PgB=
</w:fldData>
        </w:fldChar>
      </w:r>
      <w:r w:rsidR="0011114A">
        <w:instrText xml:space="preserve"> ADDIN EN.CITE.DATA </w:instrText>
      </w:r>
      <w:r w:rsidR="0011114A">
        <w:fldChar w:fldCharType="end"/>
      </w:r>
      <w:r w:rsidR="0011114A">
        <w:fldChar w:fldCharType="separate"/>
      </w:r>
      <w:r w:rsidR="0011114A">
        <w:rPr>
          <w:noProof/>
        </w:rPr>
        <w:t>[1, 2]</w:t>
      </w:r>
      <w:r w:rsidR="0011114A">
        <w:fldChar w:fldCharType="end"/>
      </w:r>
      <w:r w:rsidR="00580A50">
        <w:t xml:space="preserve"> (distinguishing </w:t>
      </w:r>
      <w:r w:rsidR="00C27C51">
        <w:t>S</w:t>
      </w:r>
      <w:r w:rsidR="00580A50">
        <w:t>usceptible</w:t>
      </w:r>
      <w:r w:rsidR="00F95C6B">
        <w:t xml:space="preserve">, </w:t>
      </w:r>
      <w:r w:rsidR="00C27C51">
        <w:t>I</w:t>
      </w:r>
      <w:r w:rsidR="00580A50">
        <w:t>nfective</w:t>
      </w:r>
      <w:r w:rsidR="00F95C6B">
        <w:t xml:space="preserve">, and </w:t>
      </w:r>
      <w:r w:rsidR="00C27C51">
        <w:t>R</w:t>
      </w:r>
      <w:r w:rsidR="00580A50">
        <w:t xml:space="preserve">ecovered </w:t>
      </w:r>
      <w:r w:rsidR="00C27C51">
        <w:t>individual</w:t>
      </w:r>
      <w:r w:rsidR="00580A50">
        <w:t xml:space="preserve">s) </w:t>
      </w:r>
      <w:r w:rsidR="0014064D">
        <w:t>and its extensions</w:t>
      </w:r>
      <w:r>
        <w:t>:</w:t>
      </w:r>
      <w:r w:rsidR="0014064D">
        <w:t xml:space="preserve"> </w:t>
      </w:r>
      <w:r w:rsidR="002B1595">
        <w:t xml:space="preserve">both </w:t>
      </w:r>
      <w:r w:rsidR="0014064D">
        <w:t xml:space="preserve">to </w:t>
      </w:r>
      <w:r>
        <w:t>more stage-</w:t>
      </w:r>
      <w:r w:rsidR="0014064D">
        <w:t>differentiated models like SEIR</w:t>
      </w:r>
      <w:r w:rsidR="00F95C6B">
        <w:t xml:space="preserve"> </w:t>
      </w:r>
      <w:r w:rsidR="00081ED4">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 </w:instrText>
      </w:r>
      <w:r w:rsidR="00FC0501">
        <w:fldChar w:fldCharType="begin">
          <w:fldData xml:space="preserve">PEVuZE5vdGU+PENpdGU+PEF1dGhvcj5BbmRlcnNvbjwvQXV0aG9yPjxZZWFyPjE5ODI8L1llYXI+
PFJlY051bT4xMTwvUmVjTnVtPjxEaXNwbGF5VGV4dD5bMy02XTwvRGlzcGxheVRleHQ+PHJlY29y
ZD48cmVjLW51bWJlcj4xMTwvcmVjLW51bWJlcj48Zm9yZWlnbi1rZXlzPjxrZXkgYXBwPSJFTiIg
ZGItaWQ9InBkdmR3ZHB4YnQ5cnhpZWRyMDZwejkyOXQyZWQ1ZmF0eHNhciIgdGltZXN0YW1wPSIx
NTg5ODk1MTIzIj4xMTwva2V5PjwvZm9yZWlnbi1rZXlzPjxyZWYtdHlwZSBuYW1lPSJKb3VybmFs
IEFydGljbGUiPjE3PC9yZWYtdHlwZT48Y29udHJpYnV0b3JzPjxhdXRob3JzPjxhdXRob3I+QW5k
ZXJzb24sIFJNPC9hdXRob3I+PGF1dGhvcj5NYXksIFJNPC9hdXRob3I+PC9hdXRob3JzPjwvY29u
dHJpYnV0b3JzPjx0aXRsZXM+PHRpdGxlPkRpcmVjdGx5IHRyYW5zbWl0dGVkIGluZmVjdGlvbnMg
ZGlzZWFzZXM6IGNvbnRyb2wgYnkgdmFjY2luYXRpb248L3RpdGxlPjxzZWNvbmRhcnktdGl0bGU+
U2NpZW5jZTwvc2Vjb25kYXJ5LXRpdGxlPjwvdGl0bGVzPjxwZXJpb2RpY2FsPjxmdWxsLXRpdGxl
PlNjaWVuY2U8L2Z1bGwtdGl0bGU+PC9wZXJpb2RpY2FsPjxwYWdlcz4xMDUzLTEwNjA8L3BhZ2Vz
Pjx2b2x1bWU+MjE1PC92b2x1bWU+PGRhdGVzPjx5ZWFyPjE5ODI8L3llYXI+PHB1Yi1kYXRlcz48
ZGF0ZT4xOTgyLTAyLTI2IDAwOjAwOjAwPC9kYXRlPjwvcHViLWRhdGVzPjwvZGF0ZXM+PHVybHM+
PC91cmxzPjxlbGVjdHJvbmljLXJlc291cmNlLW51bT4xMC4xMTI2L3NjaWVuY2UuNzA2MzgzOTwv
ZWxlY3Ryb25pYy1yZXNvdXJjZS1udW0+PC9yZWNvcmQ+PC9DaXRlPjxDaXRlPjxBdXRob3I+SGV0
aGNvdGU8L0F1dGhvcj48WWVhcj4yMDAwPC9ZZWFyPjxSZWNOdW0+MTA8L1JlY051bT48cmVjb3Jk
PjxyZWMtbnVtYmVyPjEwPC9yZWMtbnVtYmVyPjxmb3JlaWduLWtleXM+PGtleSBhcHA9IkVOIiBk
Yi1pZD0icGR2ZHdkcHhidDlyeGllZHIwNnB6OTI5dDJlZDVmYXR4c2FyIiB0aW1lc3RhbXA9IjE1
ODk4OTA5MjciPjEwPC9rZXk+PC9mb3JlaWduLWtleXM+PHJlZi10eXBlIG5hbWU9IkpvdXJuYWwg
QXJ0aWNsZSI+MTc8L3JlZi10eXBlPjxjb250cmlidXRvcnM+PGF1dGhvcnM+PGF1dGhvcj5IZXJi
ZXJ0IFcuIEhldGhjb3RlPC9hdXRob3I+PC9hdXRob3JzPjwvY29udHJpYnV0b3JzPjx0aXRsZXM+
PHRpdGxlPlRoZSBNYXRoZW1hdGljcyBvZiBJbmZlY3Rpb3VzIERpc2Vhc2VzPC90aXRsZT48c2Vj
b25kYXJ5LXRpdGxlPlNJQU0gUmV2Ljwvc2Vjb25kYXJ5LXRpdGxlPjwvdGl0bGVzPjxwZXJpb2Rp
Y2FsPjxmdWxsLXRpdGxlPlNJQU0gUmV2LjwvZnVsbC10aXRsZT48L3BlcmlvZGljYWw+PHBhZ2Vz
PjU5OeKAkzY1MzwvcGFnZXM+PHZvbHVtZT40Mjwvdm9sdW1lPjxudW1iZXI+NDwvbnVtYmVyPjxr
ZXl3b3Jkcz48a2V5d29yZD5lcGlkZW1pb2xvZ3ksIGNvbnRhY3QgbnVtYmVyLCBpbmZlY3Rpb3Vz
IGRpc2Vhc2VzLCB0aHJlc2hvbGRzLCBiYXNpYyByZXByb2R1Y3Rpb24gbnVtYmVyPC9rZXl3b3Jk
Pjwva2V5d29yZHM+PGRhdGVzPjx5ZWFyPjIwMDA8L3llYXI+PC9kYXRlcz48aXNibj4wMDM2LTE0
NDU8L2lzYm4+PHVybHM+PHJlbGF0ZWQtdXJscz48dXJsPmh0dHBzOi8vZG9pLm9yZy8xMC4xMTM3
L1MwMDM2MTQ0NTAwMzcxOTA3PC91cmw+PC9yZWxhdGVkLXVybHM+PC91cmxzPjxlbGVjdHJvbmlj
LXJlc291cmNlLW51bT4xMC4xMTM3L3MwMDM2MTQ0NTAwMzcxOTA3PC9lbGVjdHJvbmljLXJlc291
cmNlLW51bT48L3JlY29yZD48L0NpdGU+PENpdGU+PEF1dGhvcj5XdTwvQXV0aG9yPjxZZWFyPjIw
MjA8L1llYXI+PFJlY051bT44PC9SZWNOdW0+PHJlY29yZD48cmVjLW51bWJlcj44PC9yZWMtbnVt
YmVyPjxmb3JlaWduLWtleXM+PGtleSBhcHA9IkVOIiBkYi1pZD0icGR2ZHdkcHhidDlyeGllZHIw
NnB6OTI5dDJlZDVmYXR4c2FyIiB0aW1lc3RhbXA9IjE1ODk4ODkwNDIiPjg8L2tleT48L2ZvcmVp
Z24ta2V5cz48cmVmLXR5cGUgbmFtZT0iSm91cm5hbCBBcnRpY2xlIj4xNzwvcmVmLXR5cGU+PGNv
bnRyaWJ1dG9ycz48YXV0aG9ycz48YXV0aG9yPld1LCBadW55b3U8L2F1dGhvcj48YXV0aG9yPk1j
R29vZ2FuLCBKZW5uaWZlciBNLiA8L2F1dGhvcj48L2F1dGhvcnM+PC9jb250cmlidXRvcnM+PHRp
dGxlcz48dGl0bGU+Q2hhcmFjdGVyaXN0aWNzIG9mIGFuZCBJbXBvcnRhbnQgTGVzc29ucyBmcm9t
IHRoZSBDb3JvbmF2aXJ1cyBEaXNlYXNlIDIwMTkgKENPVklELTE5KSBPdXRicmVhayBpbiBDaGlu
YTogU3VtbWFyeSBvZiBhIFJlcG9ydCBvZiA3MiAzMTQgQ2FzZXMgZnJvbSB0aGUgQ2hpbmVzZSBD
ZW50ZXIgZm9yIERpc2Vhc2UgQ29udHJvbCBhbmQgUHJldmVudGlvbi4gPC90aXRsZT48c2Vjb25k
YXJ5LXRpdGxlPkpBTUE8L3NlY29uZGFyeS10aXRsZT48L3RpdGxlcz48cGVyaW9kaWNhbD48ZnVs
bC10aXRsZT5KQU1BPC9mdWxsLXRpdGxlPjwvcGVyaW9kaWNhbD48cGFnZXM+MTIzOeKAkzEyNDI8
L3BhZ2VzPjx2b2x1bWU+MzIzPC92b2x1bWU+PG51bWJlcj4xMzwvbnVtYmVyPjxkYXRlcz48eWVh
cj4yMDIwPC95ZWFyPjwvZGF0ZXM+PHVybHM+PC91cmxzPjxlbGVjdHJvbmljLXJlc291cmNlLW51
bT5odHRwczovL2RvaS5vcmcvMTAuMTAwMS9qYW1hLjIwMjAuMjY0ODwvZWxlY3Ryb25pYy1yZXNv
dXJjZS1udW0+PC9yZWNvcmQ+PC9DaXRlPjxDaXRlPjxBdXRob3I+TGluPC9BdXRob3I+PFllYXI+
MjAyMDwvWWVhcj48UmVjTnVtPjE8L1JlY051bT48cmVjb3JkPjxyZWMtbnVtYmVyPjE8L3JlYy1u
dW1iZXI+PGZvcmVpZ24ta2V5cz48a2V5IGFwcD0iRU4iIGRiLWlkPSJwZHZkd2RweGJ0OXJ4aWVk
cjA2cHo5Mjl0MmVkNWZhdHhzYXIiIHRpbWVzdGFtcD0iMTU4OTg3Nzk0OSI+MTwva2V5PjwvZm9y
ZWlnbi1rZXlzPjxyZWYtdHlwZSBuYW1lPSJKb3VybmFsIEFydGljbGUiPjE3PC9yZWYtdHlwZT48
Y29udHJpYnV0b3JzPjxhdXRob3JzPjxhdXRob3I+TGluLCBRLjwvYXV0aG9yPjxhdXRob3I+Wmhh
bywgUy48L2F1dGhvcj48YXV0aG9yPkdhbywgRC48L2F1dGhvcj48YXV0aG9yPkxvdSwgWS48L2F1
dGhvcj48YXV0aG9yPllhbmcsIFMuPC9hdXRob3I+PGF1dGhvcj5NdXNhLCBTLiBTLjwvYXV0aG9y
PjxhdXRob3I+V2FuZywgTS4gSC48L2F1dGhvcj48YXV0aG9yPkNhaSwgWS48L2F1dGhvcj48YXV0
aG9yPldhbmcsIFcuPC9hdXRob3I+PGF1dGhvcj5ZYW5nLCBMLjwvYXV0aG9yPjxhdXRob3I+SGUs
IEQuPC9hdXRob3I+PC9hdXRob3JzPjwvY29udHJpYnV0b3JzPjxhdXRoLWFkZHJlc3M+TWljaGln
YW4gSW5zdGl0dXRlIGZvciBEYXRhIFNjaWVuY2UsIFVuaXZlcnNpdHkgb2YgTWljaGlnYW4sIEFu
biBBcmJvciwgTUksIFVTQS4gRWxlY3Ryb25pYyBhZGRyZXNzOiBxaWFueWluZ0B1bWljaC5lZHUu
IEZBVSAtIFpoYW8sIFNoaSYjeEQ7SkMgU2Nob29sIG9mIFB1YmxpYyBIZWFsdGggYW5kIFByaW1h
cnkgQ2FyZSwgQ2hpbmVzZSBVbml2ZXJzaXR5IG9mIEhvbmcgS29uZywgSG9uZyBLb25nLCBDaGlu
YTsgU2hlbnpoZW4gUmVzZWFyY2ggSW5zdGl0dXRlIG9mIENoaW5lc2UgVW5pdmVyc2l0eSBvZiBI
b25nIEtvbmcsIFNoZW56aGVuLCBDaGluYS4gRWxlY3Ryb25pYyBhZGRyZXNzOiBzaGkuemhhb0Bs
aW5rLmN1aGsuZWR1LmhrLiBGQVUgLSBHYW8sIERhb3pob3UmI3hEO01hdGhlbWF0aWNzIGFuZCBT
Y2llbmNlIENvbGxlZ2UsIFNoYW5naGFpIE5vcm1hbCBVbml2ZXJzaXR5LCBTaGFuZ2hhaSwgQ2hp
bmEuIEVsZWN0cm9uaWMgYWRkcmVzczogZHpnYW9Ac2hudS5lZHUuY24uIEZBVSAtIExvdSwgWWlq
dW4mI3hEO0RlcGFydG1lbnQgb2YgQXBwbGllZCBNYXRoZW1hdGljcywgSG9uZyBLb25nIFBvbHl0
ZWNobmljIFVuaXZlcnNpdHksIEhvbmcgS29uZywgQ2hpbmEuIEVsZWN0cm9uaWMgYWRkcmVzczog
eWlqdW4ubG91QHBvbHl1LmVkdS5oay4gRkFVIC0gWWFuZywgU2h1JiN4RDtDb2xsZWdlIG9mIE1l
ZGljYWwgSW5mb3JtYXRpb24gRW5naW5lZXJpbmcsIENoZW5nZHUgVW5pdmVyc2l0eSBvZiBUcmFk
aXRpb25hbCBDaGluZXNlIE1lZGljaW5lLCBDaGVuZ2R1LCBDaGluYS4gRWxlY3Ryb25pYyBhZGRy
ZXNzOiBzaXNoaXl1MTk3OEBxcS5jb20uIEZBVSAtIE11c2EsIFNhbGlodSBTJiN4RDtEZXBhcnRt
ZW50IG9mIEFwcGxpZWQgTWF0aGVtYXRpY3MsIEhvbmcgS29uZyBQb2x5dGVjaG5pYyBVbml2ZXJz
aXR5LCBIb25nIEtvbmcsIENoaW5hLiBFbGVjdHJvbmljIGFkZHJlc3M6IHNhbGlodS1zYWJpdS5t
dXNhQGNvbm5lY3QucG9seXUuaGsuIEZBVSAtIFdhbmcsIE1hZ2dpZSBIJiN4RDtKQyBTY2hvb2wg
b2YgUHVibGljIEhlYWx0aCBhbmQgUHJpbWFyeSBDYXJlLCBDaGluZXNlIFVuaXZlcnNpdHkgb2Yg
SG9uZyBLb25nLCBIb25nIEtvbmcsIENoaW5hOyBTaGVuemhlbiBSZXNlYXJjaCBJbnN0aXR1dGUg
b2YgQ2hpbmVzZSBVbml2ZXJzaXR5IG9mIEhvbmcgS29uZywgU2hlbnpoZW4sIENoaW5hLiBFbGVj
dHJvbmljIGFkZHJlc3M6IG1hZ2dpZXdAY3Voay5lZHUuaGsuIEZBVSAtIENhaSwgWW9uZ2xpJiN4
RDtTY2hvb2wgb2YgTWF0aGVtYXRpY3MgYW5kIFN0YXRpc3RpY3MsIEh1YWl5aW4gTm9ybWFsIFVu
aXZlcnNpdHksIEh1YWkmYXBvczthbiwgQ2hpbmEuIEVsZWN0cm9uaWMgYWRkcmVzczogeW9uZ2xp
Y2FpQGh5dGMuZWR1LmNuLiBGQVUgLSBXYW5nLCBXZWltaW5nJiN4RDtTY2hvb2wgb2YgTWF0aGVt
YXRpY3MgYW5kIFN0YXRpc3RpY3MsIEh1YWl5aW4gTm9ybWFsIFVuaXZlcnNpdHksIEh1YWkmYXBv
czthbiwgQ2hpbmEuIEVsZWN0cm9uaWMgYWRkcmVzczogd2VpbWluZ3dhbmcyMDAzQDE2My5jb20u
IEZBVSAtIFlhbmcsIExpbiYjeEQ7U2Nob29sIG9mIE51cnNpbmcsIEhvbmcgS29uZyBQb2x5dGVj
aG5pYyBVbml2ZXJzaXR5LCBIb25nIEtvbmcsIENoaW5hLiBFbGVjdHJvbmljIGFkZHJlc3M6IGwu
eWFuZ0Bwb2x5dS5lZHUuaGsuIEZBVSAtIEhlLCBEYWloYWkmI3hEO0RlcGFydG1lbnQgb2YgQXBw
bGllZCBNYXRoZW1hdGljcywgSG9uZyBLb25nIFBvbHl0ZWNobmljIFVuaXZlcnNpdHksIEhvbmcg
S29uZywgQ2hpbmEuIEVsZWN0cm9uaWMgYWRkcmVzczogZGFpaGFpLmhlQHBvbHl1LmVkdS5oay48
L2F1dGgtYWRkcmVzcz48dGl0bGVzPjx0aXRsZT5BIGNvbmNlcHR1YWwgbW9kZWwgZm9yIHRoZSBj
b3JvbmF2aXJ1cyBkaXNlYXNlIDIwMTkgKENPVklELTE5KSBvdXRicmVhayBpbiBXdWhhbiwgQ2hp
bmEgd2l0aCBpbmRpdmlkdWFsIHJlYWN0aW9uIGFuZCBnb3Zlcm5tZW50YWwgYWN0aW9uPC90aXRs
ZT48c2Vjb25kYXJ5LXRpdGxlPkludC4gSi4gSW5mZWN0LiBEaXMuPC9zZWNvbmRhcnktdGl0bGU+
PC90aXRsZXM+PHBlcmlvZGljYWw+PGZ1bGwtdGl0bGU+SW50LiBKLiBJbmZlY3QuIERpcy48L2Z1
bGwtdGl0bGU+PC9wZXJpb2RpY2FsPjxwYWdlcz4yMTEtMjE2PC9wYWdlcz48dm9sdW1lPjkzPC92
b2x1bWU+PG51bWJlcj4xODc4LTM1MTEgKEVsZWN0cm9uaWMpPC9udW1iZXI+PGRhdGVzPjx5ZWFy
PjIwMjA8L3llYXI+PC9kYXRlcz48dXJscz48L3VybHM+PGVsZWN0cm9uaWMtcmVzb3VyY2UtbnVt
Pmh0dHBzOi8vZG9pLm9yZy8xMC4xMDE2L2ouaWppZC4yMDIwLjAyLjA1ODwvZWxlY3Ryb25pYy1y
ZXNvdXJjZS1udW0+PHJlc2VhcmNoLW5vdGVzPkNvdmlkLTE5JiN4RDtzZXZlcmUgYWN1dGUgcmVz
cGlyYXRvcnkgc3luZHJvbWUgY29yb25hdmlydXMgMjwvcmVzZWFyY2gtbm90ZXM+PGxhbmd1YWdl
PmVuZzwvbGFuZ3VhZ2U+PC9yZWNvcmQ+PC9DaXRlPjwvRW5kTm90ZT5=
</w:fldData>
        </w:fldChar>
      </w:r>
      <w:r w:rsidR="00FC0501">
        <w:instrText xml:space="preserve"> ADDIN EN.CITE.DATA </w:instrText>
      </w:r>
      <w:r w:rsidR="00FC0501">
        <w:fldChar w:fldCharType="end"/>
      </w:r>
      <w:r w:rsidR="00081ED4">
        <w:fldChar w:fldCharType="separate"/>
      </w:r>
      <w:r w:rsidR="00FC0501">
        <w:rPr>
          <w:noProof/>
        </w:rPr>
        <w:t>[3-6]</w:t>
      </w:r>
      <w:r w:rsidR="00081ED4">
        <w:fldChar w:fldCharType="end"/>
      </w:r>
      <w:r w:rsidR="00580A50">
        <w:t xml:space="preserve"> </w:t>
      </w:r>
      <w:r w:rsidR="0014064D">
        <w:t>and SIDARTHE</w:t>
      </w:r>
      <w:r w:rsidR="0011114A">
        <w:t xml:space="preserve"> </w:t>
      </w:r>
      <w:r w:rsidR="0011114A">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 </w:instrText>
      </w:r>
      <w:r w:rsidR="00FC0501">
        <w:fldChar w:fldCharType="begin">
          <w:fldData xml:space="preserve">PEVuZE5vdGU+PENpdGU+PEF1dGhvcj5HaW9yZGFubzwvQXV0aG9yPjxZZWFyPjIwMjA8L1llYXI+
PFJlY051bT41PC9SZWNOdW0+PERpc3BsYXlUZXh0Pls3LCA4XTwvRGlzcGxheVRleHQ+PHJlY29y
ZD48cmVjLW51bWJlcj41PC9yZWMtbnVtYmVyPjxmb3JlaWduLWtleXM+PGtleSBhcHA9IkVOIiBk
Yi1pZD0icGR2ZHdkcHhidDlyeGllZHIwNnB6OTI5dDJlZDVmYXR4c2FyIiB0aW1lc3RhbXA9IjE1
ODk4ODQ2NjIiPjU8L2tleT48L2ZvcmVpZ24ta2V5cz48cmVmLXR5cGUgbmFtZT0iSm91cm5hbCBB
cnRpY2xlIj4xNzwvcmVmLXR5cGU+PGNvbnRyaWJ1dG9ycz48YXV0aG9ycz48YXV0aG9yPkdpb3Jk
YW5vLCBHLjwvYXV0aG9yPjxhdXRob3I+QmxhbmNoaW5pLCBGLjwvYXV0aG9yPjxhdXRob3I+QnJ1
bm8sIFIuPC9hdXRob3I+PGF1dGhvcj5Db2xhbmVyaSwgUC48L2F1dGhvcj48YXV0aG9yPkRpIEZp
bGlwcG8sIEEuPC9hdXRob3I+PGF1dGhvcj5EaSBNYXR0ZW8sIEEuPC9hdXRob3I+PGF1dGhvcj5D
b2xhbmVyaSwgTS48L2F1dGhvcj48L2F1dGhvcnM+PHRyYW5zbGF0ZWQtYXV0aG9ycz48YXV0aG9y
Pk5hdCwgTWVkPC9hdXRob3I+PC90cmFuc2xhdGVkLWF1dGhvcnM+PC9jb250cmlidXRvcnM+PGF1
dGgtYWRkcmVzcz5EZXBhcnRtZW50IG9mIEluZHVzdHJpYWwgRW5naW5lZXJpbmcsIFVuaXZlcnNp
dHkgb2YgVHJlbnRvLCBUcmVudG8sIEl0YWx5LiBnaXVsaWEuZ2lvcmRhbm9AdW5pdG4uaXQuIEZB
VSAtIEJsYW5jaGluaSwgRnJhbmNvJiN4RDtEaXBhcnRpbWVudG8gZGkgU2NpZW56ZSBNYXRlbWF0
aWNoZSwgSW5mb3JtYXRpY2hlIGUgRmlzaWNoZSwgVW5pdmVyc2l0eSBvZiBVZGluZSwgVWRpbmUs
IEl0YWx5LiBGQVUgLSBCcnVubywgUmFmZmFlbGUmI3hEO0RpdmlzaW9uIG9mIEluZmVjdGlvdXMg
RGlzZWFzZXMgSSwgRm9uZGF6aW9uZSBJUkNDUyBQb2xpY2xpbmljbyBTYW4gTWF0dGVvLCBQYXZp
YSwgSXRhbHkuJiN4RDtEZXBhcnRtZW50IG9mIENsaW5pY2FsLCBTdXJnaWNhbCwgRGlhZ25vc3Rp
YywgYW5kIFBhZWRpYXRyaWMgU2NpZW5jZXMsIFVuaXZlcnNpdHkgb2YgUGF2aWEsIFBhdmlhLCBJ
dGFseS4gRkFVIC0gQ29sYW5lcmksIFBhdHJpemlvJiN4RDtEaXBhcnRpbWVudG8gZGkgRWxldHRy
b25pY2EsIEluZm9ybWF6aW9uZSBlIEJpb2luZ2VnbmVyaWEsIFBvbGl0ZWNuaWNvIGRpIE1pbGFu
bywgTWlsYW5vLCBJdGFseS4mI3hEO0lFSUlULUNOUiwgTWlsYW5vLCBJdGFseS4gRkFVIC0gRGkg
RmlsaXBwbywgQWxlc3NhbmRybyYjeEQ7RGl2aXNpb24gb2YgSW5mZWN0aW91cyBEaXNlYXNlcyBJ
LCBGb25kYXppb25lIElSQ0NTIFBvbGljbGluaWNvIFNhbiBNYXR0ZW8sIFBhdmlhLCBJdGFseS4g
RkFVIC0gRGkgTWF0dGVvLCBBbmdlbGEmI3hEO0RpdmlzaW9uIG9mIEluZmVjdGlvdXMgRGlzZWFz
ZXMgSSwgRm9uZGF6aW9uZSBJUkNDUyBQb2xpY2xpbmljbyBTYW4gTWF0dGVvLCBQYXZpYSwgSXRh
bHkuIEZBVSAtIENvbGFuZXJpLCBNYXJ0YTwvYXV0aC1hZGRyZXNzPjx0aXRsZXM+PHRpdGxlPk1v
ZGVsbGluZyB0aGUgQ09WSUQtMTkgZXBpZGVtaWMgYW5kIGltcGxlbWVudGF0aW9uIG9mIHBvcHVs
YXRpb24td2lkZSBpbnRlcnZlbnRpb25zIGluIEl0YWx5LjwvdGl0bGU+PHNlY29uZGFyeS10aXRs
ZT5OYXR1cmUgTWVkaWNpbmU8L3NlY29uZGFyeS10aXRsZT48L3RpdGxlcz48cGVyaW9kaWNhbD48
ZnVsbC10aXRsZT5OYXR1cmUgTWVkaWNpbmU8L2Z1bGwtdGl0bGU+PC9wZXJpb2RpY2FsPjxudW1i
ZXI+MTU0Ni0xNzBYIChFbGVjdHJvbmljKTwvbnVtYmVyPjxkYXRlcz48eWVhcj4yMDIwPC95ZWFy
PjwvZGF0ZXM+PHVybHM+PC91cmxzPjxlbGVjdHJvbmljLXJlc291cmNlLW51bT5odHRwczovL2Rv
aS5vcmcvMTAuMTAzOC9zNDE1OTEtMDIwLTA4ODMtNzwvZWxlY3Ryb25pYy1yZXNvdXJjZS1udW0+
PHJlbW90ZS1kYXRhYmFzZS1wcm92aWRlcj4yMDIwIEFwciAyMjwvcmVtb3RlLWRhdGFiYXNlLXBy
b3ZpZGVyPjxsYW5ndWFnZT5lbmc8L2xhbmd1YWdlPjwvcmVjb3JkPjwvQ2l0ZT48Q2l0ZT48QXV0
aG9yPkd1bWVsPC9BdXRob3I+PFllYXI+MjAwNDwvWWVhcj48UmVjTnVtPjY8L1JlY051bT48cmVj
b3JkPjxyZWMtbnVtYmVyPjY8L3JlYy1udW1iZXI+PGZvcmVpZ24ta2V5cz48a2V5IGFwcD0iRU4i
IGRiLWlkPSJwZHZkd2RweGJ0OXJ4aWVkcjA2cHo5Mjl0MmVkNWZhdHhzYXIiIHRpbWVzdGFtcD0i
MTU4OTg4NTU2OCI+Njwva2V5PjwvZm9yZWlnbi1rZXlzPjxyZWYtdHlwZSBuYW1lPSJKb3VybmFs
IEFydGljbGUiPjE3PC9yZWYtdHlwZT48Y29udHJpYnV0b3JzPjxhdXRob3JzPjxhdXRob3I+R3Vt
ZWwsIEFiYmEgQi48L2F1dGhvcj48YXV0aG9yPlJ1YW4sIFNoaWd1aTwvYXV0aG9yPjxhdXRob3I+
RGF5LCBUcm95PC9hdXRob3I+PGF1dGhvcj5XYXRtb3VnaCwgSmFtZXM8L2F1dGhvcj48YXV0aG9y
PkJyYXVlciwgRnJlZDwvYXV0aG9yPjxhdXRob3I+dmFuIGRlbiBEcmllc3NjaGUsIFAuPC9hdXRo
b3I+PGF1dGhvcj5HYWJyaWVsc29uLCBEYXZlPC9hdXRob3I+PGF1dGhvcj5Cb3dtYW4sIENocmlz
PC9hdXRob3I+PGF1dGhvcj5BbGV4YW5kZXIsIE11cnJheSBFLjwvYXV0aG9yPjxhdXRob3I+QXJk
YWwsIFN0ZW48L2F1dGhvcj48YXV0aG9yPld1LCBKaWFuaG9uZzwvYXV0aG9yPjxhdXRob3I+U2Fo
YWksIEJlbmkgTS48L2F1dGhvcj48L2F1dGhvcnM+PC9jb250cmlidXRvcnM+PHRpdGxlcz48dGl0
bGU+TW9kZWxsaW5nIHN0cmF0ZWdpZXMgZm9yIGNvbnRyb2xsaW5nIFNBUlMgb3V0YnJlYWtzPC90
aXRsZT48c2Vjb25kYXJ5LXRpdGxlPlByb2NlZWRpbmdzLiBCaW9sb2dpY2FsIHNjaWVuY2VzPC9z
ZWNvbmRhcnktdGl0bGU+PGFsdC10aXRsZT5Qcm9jIEJpb2wgU2NpPC9hbHQtdGl0bGU+PC90aXRs
ZXM+PHBlcmlvZGljYWw+PGZ1bGwtdGl0bGU+UHJvY2VlZGluZ3MuIEJpb2xvZ2ljYWwgc2NpZW5j
ZXM8L2Z1bGwtdGl0bGU+PGFiYnItMT5Qcm9jIEJpb2wgU2NpPC9hYmJyLTE+PC9wZXJpb2RpY2Fs
PjxhbHQtcGVyaW9kaWNhbD48ZnVsbC10aXRsZT5Qcm9jZWVkaW5ncy4gQmlvbG9naWNhbCBzY2ll
bmNlczwvZnVsbC10aXRsZT48YWJici0xPlByb2MgQmlvbCBTY2k8L2FiYnItMT48L2FsdC1wZXJp
b2RpY2FsPjxwYWdlcz4yMjIzLTIyMzI8L3BhZ2VzPjx2b2x1bWU+MjcxPC92b2x1bWU+PG51bWJl
cj4xNTU0PC9udW1iZXI+PGtleXdvcmRzPjxrZXl3b3JkPkNvbXB1dGVyIFNpbXVsYXRpb248L2tl
eXdvcmQ+PGtleXdvcmQ+RGlzZWFzZSBPdXRicmVha3MvKnByZXZlbnRpb24gJmFtcDsgY29udHJv
bDwva2V5d29yZD48a2V5d29yZD5HbG9iYWwgSGVhbHRoPC9rZXl3b3JkPjxrZXl3b3JkPipNb2Rl
bHMsIFRoZW9yZXRpY2FsPC9rZXl3b3JkPjxrZXl3b3JkPipQYXRpZW50IElzb2xhdGlvbjwva2V5
d29yZD48a2V5d29yZD4qUXVhcmFudGluZTwva2V5d29yZD48a2V5d29yZD5TZXZlcmUgQWN1dGUg
UmVzcGlyYXRvcnkgU3luZHJvbWUvKmVwaWRlbWlvbG9neS9wcmV2ZW50aW9uICZhbXA7IGNvbnRy
b2w8L2tleXdvcmQ+PC9rZXl3b3Jkcz48ZGF0ZXM+PHllYXI+MjAwNDwveWVhcj48L2RhdGVzPjxp
c2JuPjA5NjItODQ1MiYjeEQ7MTQ3MS0yOTU0PC9pc2JuPjxhY2Nlc3Npb24tbnVtPjE1NTM5MzQ3
PC9hY2Nlc3Npb24tbnVtPjx1cmxzPjxyZWxhdGVkLXVybHM+PHVybD5odHRwczovL3B1Ym1lZC5u
Y2JpLm5sbS5uaWguZ292LzE1NTM5MzQ3PC91cmw+PHVybD5odHRwczovL3d3dy5uY2JpLm5sbS5u
aWguZ292L3BtYy9hcnRpY2xlcy9QTUMxNjkxODUzLzwvdXJsPjwvcmVsYXRlZC11cmxzPjwvdXJs
cz48ZWxlY3Ryb25pYy1yZXNvdXJjZS1udW0+MTAuMTA5OC9yc3BiLjIwMDQuMjgwMDwvZWxlY3Ry
b25pYy1yZXNvdXJjZS1udW0+PHJlbW90ZS1kYXRhYmFzZS1uYW1lPlB1Yk1lZDwvcmVtb3RlLWRh
dGFiYXNlLW5hbWU+PGxhbmd1YWdlPmVuZzwvbGFuZ3VhZ2U+PC9yZWNvcmQ+PC9DaXRlPjwvRW5k
Tm90ZT4A
</w:fldData>
        </w:fldChar>
      </w:r>
      <w:r w:rsidR="00FC0501">
        <w:instrText xml:space="preserve"> ADDIN EN.CITE.DATA </w:instrText>
      </w:r>
      <w:r w:rsidR="00FC0501">
        <w:fldChar w:fldCharType="end"/>
      </w:r>
      <w:r w:rsidR="0011114A">
        <w:fldChar w:fldCharType="separate"/>
      </w:r>
      <w:r w:rsidR="00FC0501">
        <w:rPr>
          <w:noProof/>
        </w:rPr>
        <w:t>[7, 8]</w:t>
      </w:r>
      <w:r w:rsidR="0011114A">
        <w:fldChar w:fldCharType="end"/>
      </w:r>
      <w:r>
        <w:t xml:space="preserve"> and</w:t>
      </w:r>
      <w:r w:rsidR="0014064D">
        <w:t xml:space="preserve"> </w:t>
      </w:r>
      <w:r>
        <w:t xml:space="preserve">age-differentiated </w:t>
      </w:r>
      <w:r w:rsidR="00E617A3">
        <w:t>social mixing</w:t>
      </w:r>
      <w:r>
        <w:t xml:space="preserve"> models</w:t>
      </w:r>
      <w:r w:rsidR="00E617A3">
        <w:t xml:space="preserve"> </w:t>
      </w:r>
      <w:r w:rsidR="00081ED4">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 </w:instrText>
      </w:r>
      <w:r w:rsidR="00FC0501">
        <w:fldChar w:fldCharType="begin">
          <w:fldData xml:space="preserve">PEVuZE5vdGU+PENpdGU+PEF1dGhvcj5LbGVwYWM8L0F1dGhvcj48WWVhcj4yMDIwPC9ZZWFyPjxS
ZWNOdW0+OTwvUmVjTnVtPjxEaXNwbGF5VGV4dD5bOSwgMTBdPC9EaXNwbGF5VGV4dD48cmVjb3Jk
PjxyZWMtbnVtYmVyPjk8L3JlYy1udW1iZXI+PGZvcmVpZ24ta2V5cz48a2V5IGFwcD0iRU4iIGRi
LWlkPSJwZHZkd2RweGJ0OXJ4aWVkcjA2cHo5Mjl0MmVkNWZhdHhzYXIiIHRpbWVzdGFtcD0iMTU4
OTg5MDM4MiI+OTwva2V5PjwvZm9yZWlnbi1rZXlzPjxyZWYtdHlwZSBuYW1lPSJKb3VybmFsIEFy
dGljbGUiPjE3PC9yZWYtdHlwZT48Y29udHJpYnV0b3JzPjxhdXRob3JzPjxhdXRob3I+S2xlcGFj
LCBQZXRyYTwvYXV0aG9yPjxhdXRob3I+S3VjaGFyc2tpLCBBZGFtIEo8L2F1dGhvcj48YXV0aG9y
PkNvbmxhbiwgQW5kcmV3IEpLPC9hdXRob3I+PGF1dGhvcj5LaXNzbGVyLCBTdGVwaGVuPC9hdXRo
b3I+PGF1dGhvcj5UYW5nLCBNYXJpYTwvYXV0aG9yPjxhdXRob3I+RnJ5LCBIYW5uYWg8L2F1dGhv
cj48YXV0aG9yPkdvZywgSnVsaWEgUjwvYXV0aG9yPjwvYXV0aG9ycz48L2NvbnRyaWJ1dG9ycz48
dGl0bGVzPjx0aXRsZT5Db250YWN0cyBpbiBjb250ZXh0OiBsYXJnZS1zY2FsZSBzZXR0aW5nLXNw
ZWNpZmljIHNvY2lhbCBtaXhpbmcgbWF0cmljZXMgZnJvbSB0aGUgQkJDIFBhbmRlbWljIHByb2pl
Y3Q8L3RpdGxlPjxzZWNvbmRhcnktdGl0bGU+bWVkUnhpdjwvc2Vjb25kYXJ5LXRpdGxlPjwvdGl0
bGVzPjxwZXJpb2RpY2FsPjxmdWxsLXRpdGxlPm1lZFJ4aXY8L2Z1bGwtdGl0bGU+PC9wZXJpb2Rp
Y2FsPjxkYXRlcz48eWVhcj4yMDIwPC95ZWFyPjxwdWItZGF0ZXM+PGRhdGU+MjAyMC0wMS0wMSAw
MDowMDowMDwvZGF0ZT48L3B1Yi1kYXRlcz48L2RhdGVzPjx1cmxzPjwvdXJscz48L3JlY29yZD48
L0NpdGU+PENpdGU+PEF1dGhvcj5QcmVtPC9BdXRob3I+PFllYXI+MjAyMDwvWWVhcj48UmVjTnVt
PjEyPC9SZWNOdW0+PHJlY29yZD48cmVjLW51bWJlcj4xMjwvcmVjLW51bWJlcj48Zm9yZWlnbi1r
ZXlzPjxrZXkgYXBwPSJFTiIgZGItaWQ9InBkdmR3ZHB4YnQ5cnhpZWRyMDZwejkyOXQyZWQ1ZmF0
eHNhciIgdGltZXN0YW1wPSIxNTg5ODk1NzM5Ij4xMjwva2V5PjwvZm9yZWlnbi1rZXlzPjxyZWYt
dHlwZSBuYW1lPSJKb3VybmFsIEFydGljbGUiPjE3PC9yZWYtdHlwZT48Y29udHJpYnV0b3JzPjxh
dXRob3JzPjxhdXRob3I+UHJlbSwgS2llc2hhPC9hdXRob3I+PGF1dGhvcj5MaXUsIFlhbmc8L2F1
dGhvcj48YXV0aG9yPlJ1c3NlbGwsIFRpbW90aHkgVy48L2F1dGhvcj48YXV0aG9yPkt1Y2hhcnNr
aSwgQWRhbSBKLjwvYXV0aG9yPjxhdXRob3I+RWdnbywgUm9zYWxpbmQgTS48L2F1dGhvcj48YXV0
aG9yPkRhdmllcywgTmljaG9sYXM8L2F1dGhvcj48YXV0aG9yPkZsYXNjaGUsIFN0ZWZhbjwvYXV0
aG9yPjxhdXRob3I+Q2xpZmZvcmQsIFNhbXVlbDwvYXV0aG9yPjxhdXRob3I+UGVhcnNvbiwgQ2Fy
bCBBLiBCLjwvYXV0aG9yPjxhdXRob3I+TXVuZGF5LCBKYW1lcyBELjwvYXV0aG9yPjxhdXRob3I+
QWJib3R0LCBTYW08L2F1dGhvcj48YXV0aG9yPkdpYmJzLCBIYW1pc2g8L2F1dGhvcj48YXV0aG9y
PlJvc2VsbG8sIEFsaWNpYTwvYXV0aG9yPjxhdXRob3I+UXVpbHR5LCBCaWxseSBKLjwvYXV0aG9y
PjxhdXRob3I+Sm9tYmFydCwgVGhpYmF1dDwvYXV0aG9yPjxhdXRob3I+U3VuLCBGaW9uYTwvYXV0
aG9yPjxhdXRob3I+RGlhbW9uZCwgQ2hhcmxpZTwvYXV0aG9yPjxhdXRob3I+R2ltbWEsIEFteTwv
YXV0aG9yPjxhdXRob3I+dmFuIFphbmR2b29ydCwgS2V2aW48L2F1dGhvcj48YXV0aG9yPkZ1bmss
IFNlYmFzdGlhbjwvYXV0aG9yPjxhdXRob3I+SmFydmlzLCBDaHJpc3RvcGhlciBJLjwvYXV0aG9y
PjxhdXRob3I+RWRtdW5kcywgVy4gSm9objwvYXV0aG9yPjxhdXRob3I+Qm9zc2UsIE5pa29zIEku
PC9hdXRob3I+PGF1dGhvcj5IZWxsZXdlbGwsIEpvZWw8L2F1dGhvcj48YXV0aG9yPkppdCwgTWFy
azwvYXV0aG9yPjxhdXRob3I+S2xlcGFjLCBQZXRyYTwvYXV0aG9yPjwvYXV0aG9ycz48L2NvbnRy
aWJ1dG9ycz48dGl0bGVzPjx0aXRsZT5UaGUgZWZmZWN0IG9mIGNvbnRyb2wgc3RyYXRlZ2llcyB0
byByZWR1Y2Ugc29jaWFsIG1peGluZyBvbiBvdXRjb21lcyBvZiB0aGUgQ09WSUQtMTkgZXBpZGVt
aWMgaW4gV3VoYW4sIENoaW5hOiBhIG1vZGVsbGluZyBzdHVkeTwvdGl0bGU+PHNlY29uZGFyeS10
aXRsZT5UaGUgTGFuY2V0IFB1YmxpYyBIZWFsdGg8L3NlY29uZGFyeS10aXRsZT48L3RpdGxlcz48
cGVyaW9kaWNhbD48ZnVsbC10aXRsZT5UaGUgTGFuY2V0IFB1YmxpYyBIZWFsdGg8L2Z1bGwtdGl0
bGU+PC9wZXJpb2RpY2FsPjxwYWdlcz5lMjYxLWUyNzA8L3BhZ2VzPjx2b2x1bWU+NTwvdm9sdW1l
PjxudW1iZXI+NTwvbnVtYmVyPjxkYXRlcz48eWVhcj4yMDIwPC95ZWFyPjwvZGF0ZXM+PHB1Ymxp
c2hlcj5FbHNldmllcjwvcHVibGlzaGVyPjxpc2JuPjI0NjgtMjY2NzwvaXNibj48dXJscz48cmVs
YXRlZC11cmxzPjx1cmw+aHR0cHM6Ly9kb2kub3JnLzEwLjEwMTYvUzI0NjgtMjY2NygyMCkzMDA3
My02PC91cmw+PC9yZWxhdGVkLXVybHM+PC91cmxzPjxlbGVjdHJvbmljLXJlc291cmNlLW51bT4x
MC4xMDE2L1MyNDY4LTI2NjcoMjApMzAwNzMtNjwvZWxlY3Ryb25pYy1yZXNvdXJjZS1udW0+PGFj
Y2Vzcy1kYXRlPjIwMjAvMDUvMTk8L2FjY2Vzcy1kYXRlPjwvcmVjb3JkPjwvQ2l0ZT48L0VuZE5v
dGU+AG==
</w:fldData>
        </w:fldChar>
      </w:r>
      <w:r w:rsidR="00FC0501">
        <w:instrText xml:space="preserve"> ADDIN EN.CITE.DATA </w:instrText>
      </w:r>
      <w:r w:rsidR="00FC0501">
        <w:fldChar w:fldCharType="end"/>
      </w:r>
      <w:r w:rsidR="00081ED4">
        <w:fldChar w:fldCharType="separate"/>
      </w:r>
      <w:r w:rsidR="00FC0501">
        <w:rPr>
          <w:noProof/>
        </w:rPr>
        <w:t>[9, 10]</w:t>
      </w:r>
      <w:r w:rsidR="00081ED4">
        <w:fldChar w:fldCharType="end"/>
      </w:r>
      <w:r w:rsidR="0014064D">
        <w:t xml:space="preserve">, </w:t>
      </w:r>
      <w:r>
        <w:t xml:space="preserve">and to include </w:t>
      </w:r>
      <w:r w:rsidR="0014064D">
        <w:t>stochastic effects</w:t>
      </w:r>
      <w:r w:rsidR="00B2575D">
        <w:t xml:space="preserve"> </w: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 </w:instrText>
      </w:r>
      <w:r w:rsidR="00B2575D">
        <w:fldChar w:fldCharType="begin">
          <w:fldData xml:space="preserve">PEVuZE5vdGU+PENpdGU+PEF1dGhvcj5IZWxsZXdlbGw8L0F1dGhvcj48WWVhcj4yMDIwPC9ZZWFy
PjxSZWNOdW0+MTc8L1JlY051bT48RGlzcGxheVRleHQ+WzExLCAxMl08L0Rpc3BsYXlUZXh0Pjxy
ZWNvcmQ+PHJlYy1udW1iZXI+MTc8L3JlYy1udW1iZXI+PGZvcmVpZ24ta2V5cz48a2V5IGFwcD0i
RU4iIGRiLWlkPSJwZHZkd2RweGJ0OXJ4aWVkcjA2cHo5Mjl0MmVkNWZhdHhzYXIiIHRpbWVzdGFt
cD0iMTU4OTk3MTAzMCI+MTc8L2tleT48L2ZvcmVpZ24ta2V5cz48cmVmLXR5cGUgbmFtZT0iSm91
cm5hbCBBcnRpY2xlIj4xNzwvcmVmLXR5cGU+PGNvbnRyaWJ1dG9ycz48YXV0aG9ycz48YXV0aG9y
PkhlbGxld2VsbCwgSm9lbDwvYXV0aG9yPjxhdXRob3I+QWJib3R0LCBTYW08L2F1dGhvcj48YXV0
aG9yPkdpbW1hLCBBbXk8L2F1dGhvcj48YXV0aG9yPkJvc3NlLCBOaWtvcyBJLjwvYXV0aG9yPjxh
dXRob3I+SmFydmlzLCBDaHJpc3RvcGhlciBJLjwvYXV0aG9yPjxhdXRob3I+UnVzc2VsbCwgVGlt
b3RoeSBXLjwvYXV0aG9yPjxhdXRob3I+TXVuZGF5LCBKYW1lcyBELjwvYXV0aG9yPjxhdXRob3I+
S3VjaGFyc2tpLCBBZGFtIEouPC9hdXRob3I+PGF1dGhvcj5FZG11bmRzLCBXLiBKb2huPC9hdXRo
b3I+PGF1dGhvcj5TdW4sIEZpb25hPC9hdXRob3I+PGF1dGhvcj5GbGFzY2hlLCBTdGVmYW48L2F1
dGhvcj48YXV0aG9yPlF1aWx0eSwgQmlsbHkgSi48L2F1dGhvcj48YXV0aG9yPkRhdmllcywgTmlj
aG9sYXM8L2F1dGhvcj48YXV0aG9yPkxpdSwgWWFuZzwvYXV0aG9yPjxhdXRob3I+Q2xpZmZvcmQs
IFNhbXVlbDwvYXV0aG9yPjxhdXRob3I+S2xlcGFjLCBQZXRyYTwvYXV0aG9yPjxhdXRob3I+Sml0
LCBNYXJrPC9hdXRob3I+PGF1dGhvcj5EaWFtb25kLCBDaGFybGllPC9hdXRob3I+PGF1dGhvcj5H
aWJicywgSGFtaXNoPC9hdXRob3I+PGF1dGhvcj52YW4gWmFuZHZvb3J0LCBLZXZpbjwvYXV0aG9y
PjxhdXRob3I+RnVuaywgU2ViYXN0aWFuPC9hdXRob3I+PGF1dGhvcj5FZ2dvLCBSb3NhbGluZCBN
LjwvYXV0aG9yPjwvYXV0aG9ycz48L2NvbnRyaWJ1dG9ycz48dGl0bGVzPjx0aXRsZT5GZWFzaWJp
bGl0eSBvZiBjb250cm9sbGluZyBDT1ZJRC0xOSBvdXRicmVha3MgYnkgaXNvbGF0aW9uIG9mIGNh
c2VzIGFuZCBjb250YWN0czwvdGl0bGU+PHNlY29uZGFyeS10aXRsZT5UaGUgTGFuY2V0IEdsb2Jh
bCBIZWFsdGg8L3NlY29uZGFyeS10aXRsZT48L3RpdGxlcz48cGVyaW9kaWNhbD48ZnVsbC10aXRs
ZT5UaGUgTGFuY2V0IEdsb2JhbCBIZWFsdGg8L2Z1bGwtdGl0bGU+PC9wZXJpb2RpY2FsPjxwYWdl
cz5lNDg4LWU0OTY8L3BhZ2VzPjx2b2x1bWU+ODwvdm9sdW1lPjxudW1iZXI+NDwvbnVtYmVyPjxk
YXRlcz48eWVhcj4yMDIwPC95ZWFyPjxwdWItZGF0ZXM+PGRhdGU+MjAyMC8wNC8wMS88L2RhdGU+
PC9wdWItZGF0ZXM+PC9kYXRlcz48aXNibj4yMjE0LTEwOVg8L2lzYm4+PHVybHM+PHJlbGF0ZWQt
dXJscz48dXJsPmh0dHA6Ly93d3cuc2NpZW5jZWRpcmVjdC5jb20vc2NpZW5jZS9hcnRpY2xlL3Bp
aS9TMjIxNDEwOVgyMDMwMDc0NzwvdXJsPjwvcmVsYXRlZC11cmxzPjwvdXJscz48ZWxlY3Ryb25p
Yy1yZXNvdXJjZS1udW0+aHR0cHM6Ly9kb2kub3JnLzEwLjEwMTYvUzIyMTQtMTA5WCgyMCkzMDA3
NC03PC9lbGVjdHJvbmljLXJlc291cmNlLW51bT48L3JlY29yZD48L0NpdGU+PENpdGU+PEF1dGhv
cj5LdWNoYXJza2k8L0F1dGhvcj48WWVhcj4yMDIwPC9ZZWFyPjxSZWNOdW0+MTk8L1JlY051bT48
cmVjb3JkPjxyZWMtbnVtYmVyPjE5PC9yZWMtbnVtYmVyPjxmb3JlaWduLWtleXM+PGtleSBhcHA9
IkVOIiBkYi1pZD0icGR2ZHdkcHhidDlyeGllZHIwNnB6OTI5dDJlZDVmYXR4c2FyIiB0aW1lc3Rh
bXA9IjE1ODk5NzE0OTUiPjE5PC9rZXk+PC9mb3JlaWduLWtleXM+PHJlZi10eXBlIG5hbWU9Ikpv
dXJuYWwgQXJ0aWNsZSI+MTc8L3JlZi10eXBlPjxjb250cmlidXRvcnM+PGF1dGhvcnM+PGF1dGhv
cj5LdWNoYXJza2ksIEFkYW0gSi48L2F1dGhvcj48YXV0aG9yPlJ1c3NlbGwsIFRpbW90aHkgVy48
L2F1dGhvcj48YXV0aG9yPkRpYW1vbmQsIENoYXJsaWU8L2F1dGhvcj48YXV0aG9yPkxpdSwgWWFu
ZzwvYXV0aG9yPjxhdXRob3I+RWRtdW5kcywgSm9objwvYXV0aG9yPjxhdXRob3I+RnVuaywgU2Vi
YXN0aWFuPC9hdXRob3I+PGF1dGhvcj5FZ2dvLCBSb3NhbGluZCBNLjwvYXV0aG9yPjxhdXRob3I+
U3VuLCBGaW9uYTwvYXV0aG9yPjxhdXRob3I+Sml0LCBNYXJrPC9hdXRob3I+PGF1dGhvcj5NdW5k
YXksIEphbWVzIEQuPC9hdXRob3I+PGF1dGhvcj5EYXZpZXMsIE5pY2hvbGFzPC9hdXRob3I+PGF1
dGhvcj5HaW1tYSwgQW15PC9hdXRob3I+PGF1dGhvcj52YW4gWmFuZHZvb3J0LCBLZXZpbjwvYXV0
aG9yPjxhdXRob3I+R2liYnMsIEhhbWlzaDwvYXV0aG9yPjxhdXRob3I+SGVsbGV3ZWxsLCBKb2Vs
PC9hdXRob3I+PGF1dGhvcj5KYXJ2aXMsIENocmlzdG9waGVyIEkuPC9hdXRob3I+PGF1dGhvcj5D
bGlmZm9yZCwgU2FtPC9hdXRob3I+PGF1dGhvcj5RdWlsdHksIEJpbGx5IEouPC9hdXRob3I+PGF1
dGhvcj5Cb3NzZSwgTmlrb3MgSS48L2F1dGhvcj48YXV0aG9yPkFiYm90dCwgU2FtPC9hdXRob3I+
PGF1dGhvcj5LbGVwYWMsIFBldHJhPC9hdXRob3I+PGF1dGhvcj5GbGFzY2hlLCBTdGVmYW48L2F1
dGhvcj48L2F1dGhvcnM+PC9jb250cmlidXRvcnM+PHRpdGxlcz48dGl0bGU+RWFybHkgZHluYW1p
Y3Mgb2YgdHJhbnNtaXNzaW9uIGFuZCBjb250cm9sIG9mIENPVklELTE5OiBhIG1hdGhlbWF0aWNh
bCBtb2RlbGxpbmcgc3R1ZHk8L3RpdGxlPjxzZWNvbmRhcnktdGl0bGU+VGhlIExhbmNldCBJbmZl
Y3Rpb3VzIERpc2Vhc2VzPC9zZWNvbmRhcnktdGl0bGU+PC90aXRsZXM+PHBlcmlvZGljYWw+PGZ1
bGwtdGl0bGU+VGhlIExhbmNldCBJbmZlY3Rpb3VzIERpc2Vhc2VzPC9mdWxsLXRpdGxlPjwvcGVy
aW9kaWNhbD48cGFnZXM+NTUzLTU1ODwvcGFnZXM+PHZvbHVtZT4yMDwvdm9sdW1lPjxudW1iZXI+
NTwvbnVtYmVyPjxkYXRlcz48eWVhcj4yMDIwPC95ZWFyPjwvZGF0ZXM+PHB1Ymxpc2hlcj5FbHNl
dmllcjwvcHVibGlzaGVyPjxpc2JuPjE0NzMtMzA5OTwvaXNibj48dXJscz48cmVsYXRlZC11cmxz
Pjx1cmw+aHR0cHM6Ly9kb2kub3JnLzEwLjEwMTYvUzE0NzMtMzA5OSgyMCkzMDE0NC00PC91cmw+
PC9yZWxhdGVkLXVybHM+PC91cmxzPjxlbGVjdHJvbmljLXJlc291cmNlLW51bT4xMC4xMDE2L1Mx
NDczLTMwOTkoMjApMzAxNDQtNDwvZWxlY3Ryb25pYy1yZXNvdXJjZS1udW0+PGFjY2Vzcy1kYXRl
PjIwMjAvMDUvMjA8L2FjY2Vzcy1kYXRlPjwvcmVjb3JkPjwvQ2l0ZT48L0VuZE5vdGU+AG==
</w:fldData>
        </w:fldChar>
      </w:r>
      <w:r w:rsidR="00B2575D">
        <w:instrText xml:space="preserve"> ADDIN EN.CITE.DATA </w:instrText>
      </w:r>
      <w:r w:rsidR="00B2575D">
        <w:fldChar w:fldCharType="end"/>
      </w:r>
      <w:r w:rsidR="00B2575D">
        <w:fldChar w:fldCharType="separate"/>
      </w:r>
      <w:r w:rsidR="00B2575D">
        <w:rPr>
          <w:noProof/>
        </w:rPr>
        <w:t>[11, 12]</w:t>
      </w:r>
      <w:r w:rsidR="00B2575D">
        <w:fldChar w:fldCharType="end"/>
      </w:r>
      <w:r w:rsidR="00580A50">
        <w:t xml:space="preserve"> </w:t>
      </w:r>
      <w:r w:rsidR="0014064D">
        <w:t xml:space="preserve">and spatial </w:t>
      </w:r>
      <w:r w:rsidR="00AD39E5">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 </w:instrText>
      </w:r>
      <w:r w:rsidR="00B2575D">
        <w:fldChar w:fldCharType="begin">
          <w:fldData xml:space="preserve">PEVuZE5vdGU+PENpdGU+PEF1dGhvcj5Bbmd1bG88L0F1dGhvcj48WWVhcj4yMDEzPC9ZZWFyPjxS
ZWNOdW0+MTQ8L1JlY051bT48RGlzcGxheVRleHQ+WzEzLTE1XTwvRGlzcGxheVRleHQ+PHJlY29y
ZD48cmVjLW51bWJlcj4xNDwvcmVjLW51bWJlcj48Zm9yZWlnbi1rZXlzPjxrZXkgYXBwPSJFTiIg
ZGItaWQ9InBkdmR3ZHB4YnQ5cnhpZWRyMDZwejkyOXQyZWQ1ZmF0eHNhciIgdGltZXN0YW1wPSIx
NTg5OTE4OTIyIj4xNDwva2V5PjwvZm9yZWlnbi1rZXlzPjxyZWYtdHlwZSBuYW1lPSJKb3VybmFs
IEFydGljbGUiPjE3PC9yZWYtdHlwZT48Y29udHJpYnV0b3JzPjxhdXRob3JzPjxhdXRob3I+QW5n
dWxvLCBKb3NlPC9hdXRob3I+PGF1dGhvcj5ZdSwgSHdhLUx1bmc8L2F1dGhvcj48YXV0aG9yPkxh
bmdvdXNpcywgQW5kcmVhPC9hdXRob3I+PGF1dGhvcj5Lb2xvdm9zLCBBbGV4YW5kZXI8L2F1dGhv
cj48YXV0aG9yPldhbmcsIEppbmZlbmc8L2F1dGhvcj48YXV0aG9yPk1hZHJpZCwgQW5hIEVzdGhl
cjwvYXV0aG9yPjxhdXRob3I+Q2hyaXN0YWtvcywgR2VvcmdlPC9hdXRob3I+PC9hdXRob3JzPjwv
Y29udHJpYnV0b3JzPjx0aXRsZXM+PHRpdGxlPlNwYXRpb3RlbXBvcmFsIEluZmVjdGlvdXMgRGlz
ZWFzZSBNb2RlbGluZzogQSBCTUUtU0lSIEFwcHJvYWNoPC90aXRsZT48c2Vjb25kYXJ5LXRpdGxl
PlBMT1MgT05FPC9zZWNvbmRhcnktdGl0bGU+PC90aXRsZXM+PHBlcmlvZGljYWw+PGZ1bGwtdGl0
bGU+UExPUyBPTkU8L2Z1bGwtdGl0bGU+PC9wZXJpb2RpY2FsPjxwYWdlcz5lNzIxNjg8L3BhZ2Vz
Pjx2b2x1bWU+ODwvdm9sdW1lPjxudW1iZXI+OTwvbnVtYmVyPjxkYXRlcz48eWVhcj4yMDEzPC95
ZWFyPjwvZGF0ZXM+PHB1Ymxpc2hlcj5QdWJsaWMgTGlicmFyeSBvZiBTY2llbmNlPC9wdWJsaXNo
ZXI+PHVybHM+PHJlbGF0ZWQtdXJscz48dXJsPmh0dHBzOi8vZG9pLm9yZy8xMC4xMzcxL2pvdXJu
YWwucG9uZS4wMDcyMTY4PC91cmw+PC9yZWxhdGVkLXVybHM+PC91cmxzPjxlbGVjdHJvbmljLXJl
c291cmNlLW51bT4xMC4xMzcxL2pvdXJuYWwucG9uZS4wMDcyMTY4PC9lbGVjdHJvbmljLXJlc291
cmNlLW51bT48L3JlY29yZD48L0NpdGU+PENpdGU+PEF1dGhvcj5LZWVsaW5nPC9BdXRob3I+PFll
YXI+MTk5OTwvWWVhcj48UmVjTnVtPjE1PC9SZWNOdW0+PHJlY29yZD48cmVjLW51bWJlcj4xNTwv
cmVjLW51bWJlcj48Zm9yZWlnbi1rZXlzPjxrZXkgYXBwPSJFTiIgZGItaWQ9InBkdmR3ZHB4YnQ5
cnhpZWRyMDZwejkyOXQyZWQ1ZmF0eHNhciIgdGltZXN0YW1wPSIxNTg5OTE5MTQ1Ij4xNTwva2V5
PjwvZm9yZWlnbi1rZXlzPjxyZWYtdHlwZSBuYW1lPSJKb3VybmFsIEFydGljbGUiPjE3PC9yZWYt
dHlwZT48Y29udHJpYnV0b3JzPjxhdXRob3JzPjxhdXRob3I+S2VlbGluZywgTS4gSi48L2F1dGhv
cj48L2F1dGhvcnM+PC9jb250cmlidXRvcnM+PHRpdGxlcz48dGl0bGU+VGhlIGVmZmVjdHMgb2Yg
bG9jYWwgc3BhdGlhbCBzdHJ1Y3R1cmUgb24gZXBpZGVtaW9sb2dpY2FsIGludmFzaW9uczwvdGl0
bGU+PHNlY29uZGFyeS10aXRsZT5Qcm9jZWVkaW5ncy4gQmlvbG9naWNhbCBzY2llbmNlczwvc2Vj
b25kYXJ5LXRpdGxlPjxhbHQtdGl0bGU+UHJvYyBCaW9sIFNjaTwvYWx0LXRpdGxlPjwvdGl0bGVz
PjxwZXJpb2RpY2FsPjxmdWxsLXRpdGxlPlByb2NlZWRpbmdzLiBCaW9sb2dpY2FsIHNjaWVuY2Vz
PC9mdWxsLXRpdGxlPjxhYmJyLTE+UHJvYyBCaW9sIFNjaTwvYWJici0xPjwvcGVyaW9kaWNhbD48
YWx0LXBlcmlvZGljYWw+PGZ1bGwtdGl0bGU+UHJvY2VlZGluZ3MuIEJpb2xvZ2ljYWwgc2NpZW5j
ZXM8L2Z1bGwtdGl0bGU+PGFiYnItMT5Qcm9jIEJpb2wgU2NpPC9hYmJyLTE+PC9hbHQtcGVyaW9k
aWNhbD48cGFnZXM+ODU5LTg2NzwvcGFnZXM+PHZvbHVtZT4yNjY8L3ZvbHVtZT48bnVtYmVyPjE0
MjE8L251bWJlcj48a2V5d29yZHM+PGtleXdvcmQ+Q29tbXVuaWNhYmxlIERpc2Vhc2UgQ29udHJv
bDwva2V5d29yZD48a2V5d29yZD5Db21tdW5pY2FibGUgRGlzZWFzZXMvZXBpZGVtaW9sb2d5L3Ry
YW5zbWlzc2lvbjwva2V5d29yZD48a2V5d29yZD5EaXNlYXNlIE91dGJyZWFrczwva2V5d29yZD48
a2V5d29yZD5FY29sb2d5PC9rZXl3b3JkPjxrZXl3b3JkPipFcGlkZW1pb2xvZ3k8L2tleXdvcmQ+
PGtleXdvcmQ+SHVtYW5zPC9rZXl3b3JkPjxrZXl3b3JkPk1vZGVscywgQmlvbG9naWNhbDwva2V5
d29yZD48a2V5d29yZD5WYWNjaW5hdGlvbjwva2V5d29yZD48L2tleXdvcmRzPjxkYXRlcz48eWVh
cj4xOTk5PC95ZWFyPjwvZGF0ZXM+PGlzYm4+MDk2Mi04NDUyJiN4RDsxNDcxLTI5NTQ8L2lzYm4+
PGFjY2Vzc2lvbi1udW0+MTAzNDM0MDk8L2FjY2Vzc2lvbi1udW0+PHVybHM+PHJlbGF0ZWQtdXJs
cz48dXJsPmh0dHBzOi8vcHVibWVkLm5jYmkubmxtLm5paC5nb3YvMTAzNDM0MDk8L3VybD48dXJs
Pmh0dHBzOi8vd3d3Lm5jYmkubmxtLm5paC5nb3YvcG1jL2FydGljbGVzL1BNQzE2ODk5MTMvPC91
cmw+PC9yZWxhdGVkLXVybHM+PC91cmxzPjxlbGVjdHJvbmljLXJlc291cmNlLW51bT4xMC4xMDk4
L3JzcGIuMTk5OS4wNzE2PC9lbGVjdHJvbmljLXJlc291cmNlLW51bT48cmVtb3RlLWRhdGFiYXNl
LW5hbWU+UHViTWVkPC9yZW1vdGUtZGF0YWJhc2UtbmFtZT48bGFuZ3VhZ2U+ZW5nPC9sYW5ndWFn
ZT48L3JlY29yZD48L0NpdGU+PENpdGU+PEF1dGhvcj5EYW5vbjwvQXV0aG9yPjxZZWFyPjIwMjA8
L1llYXI+PFJlY051bT4xNjwvUmVjTnVtPjxyZWNvcmQ+PHJlYy1udW1iZXI+MTY8L3JlYy1udW1i
ZXI+PGZvcmVpZ24ta2V5cz48a2V5IGFwcD0iRU4iIGRiLWlkPSJwZHZkd2RweGJ0OXJ4aWVkcjA2
cHo5Mjl0MmVkNWZhdHhzYXIiIHRpbWVzdGFtcD0iMTU4OTkxOTMzNyI+MTY8L2tleT48L2ZvcmVp
Z24ta2V5cz48cmVmLXR5cGUgbmFtZT0iSm91cm5hbCBBcnRpY2xlIj4xNzwvcmVmLXR5cGU+PGNv
bnRyaWJ1dG9ycz48YXV0aG9ycz48YXV0aG9yPkRhbm9uLCBMZW9uPC9hdXRob3I+PGF1dGhvcj5C
cm9va3MtUG9sbG9jaywgRWxsZW48L2F1dGhvcj48YXV0aG9yPkJhaWxleSwgTWljazwvYXV0aG9y
PjxhdXRob3I+S2VlbGluZywgTWF0dCBKLjwvYXV0aG9yPjwvYXV0aG9ycz48L2NvbnRyaWJ1dG9y
cz48dGl0bGVzPjx0aXRsZT5BIHNwYXRpYWwgbW9kZWwgb2YgQ29WSUQtMTkgdHJhbnNtaXNzaW9u
IGluIEVuZ2xhbmQgYW5kIFdhbGVzOiBlYXJseSBzcHJlYWQgYW5kIHBlYWsgdGltaW5nPC90aXRs
ZT48c2Vjb25kYXJ5LXRpdGxlPm1lZFJ4aXY8L3NlY29uZGFyeS10aXRsZT48L3RpdGxlcz48cGVy
aW9kaWNhbD48ZnVsbC10aXRsZT5tZWRSeGl2PC9mdWxsLXRpdGxlPjwvcGVyaW9kaWNhbD48cGFn
ZXM+MjAyMC4wMi4xMi4yMDAyMjU2NjwvcGFnZXM+PGRhdGVzPjx5ZWFyPjIwMjA8L3llYXI+PC9k
YXRlcz48dXJscz48cmVsYXRlZC11cmxzPjx1cmw+aHR0cDovL21lZHJ4aXYub3JnL2NvbnRlbnQv
ZWFybHkvMjAyMC8wMi8xNC8yMDIwLjAyLjEyLjIwMDIyNTY2LmFic3RyYWN0PC91cmw+PC9yZWxh
dGVkLXVybHM+PC91cmxzPjxlbGVjdHJvbmljLXJlc291cmNlLW51bT4xMC4xMTAxLzIwMjAuMDIu
MTIuMjAwMjI1NjY8L2VsZWN0cm9uaWMtcmVzb3VyY2UtbnVtPjwvcmVjb3JkPjwvQ2l0ZT48L0Vu
ZE5vdGU+
</w:fldData>
        </w:fldChar>
      </w:r>
      <w:r w:rsidR="00B2575D">
        <w:instrText xml:space="preserve"> ADDIN EN.CITE.DATA </w:instrText>
      </w:r>
      <w:r w:rsidR="00B2575D">
        <w:fldChar w:fldCharType="end"/>
      </w:r>
      <w:r w:rsidR="00AD39E5">
        <w:fldChar w:fldCharType="separate"/>
      </w:r>
      <w:r w:rsidR="00B2575D">
        <w:rPr>
          <w:noProof/>
        </w:rPr>
        <w:t>[13-15]</w:t>
      </w:r>
      <w:r w:rsidR="00AD39E5">
        <w:fldChar w:fldCharType="end"/>
      </w:r>
      <w:r w:rsidR="00580A50">
        <w:t xml:space="preserve"> </w:t>
      </w:r>
      <w:r w:rsidR="00C27C51">
        <w:t>or other</w:t>
      </w:r>
      <w:r w:rsidR="0014064D">
        <w:t xml:space="preserve"> network structure</w:t>
      </w:r>
      <w:r w:rsidR="00580A50">
        <w:t xml:space="preserve"> </w:t>
      </w:r>
      <w:r w:rsidR="00B2575D">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 </w:instrText>
      </w:r>
      <w:r w:rsidR="00250AAA">
        <w:fldChar w:fldCharType="begin">
          <w:fldData xml:space="preserve">PEVuZE5vdGU+PENpdGU+PEF1dGhvcj5aaWZmPC9BdXRob3I+PFllYXI+MjAyMDwvWWVhcj48UmVj
TnVtPjEzPC9SZWNOdW0+PERpc3BsYXlUZXh0PlsxNi0xOF08L0Rpc3BsYXlUZXh0PjxyZWNvcmQ+
PHJlYy1udW1iZXI+MTM8L3JlYy1udW1iZXI+PGZvcmVpZ24ta2V5cz48a2V5IGFwcD0iRU4iIGRi
LWlkPSJwZHZkd2RweGJ0OXJ4aWVkcjA2cHo5Mjl0MmVkNWZhdHhzYXIiIHRpbWVzdGFtcD0iMTU4
OTg5NjUzMSI+MTM8L2tleT48L2ZvcmVpZ24ta2V5cz48cmVmLXR5cGUgbmFtZT0iSm91cm5hbCBB
cnRpY2xlIj4xNzwvcmVmLXR5cGU+PGNvbnRyaWJ1dG9ycz48YXV0aG9ycz48YXV0aG9yPlppZmYs
IEFubmEgTC48L2F1dGhvcj48YXV0aG9yPlppZmYsIFJvYmVydCBNLjwvYXV0aG9yPjwvYXV0aG9y
cz48L2NvbnRyaWJ1dG9ycz48dGl0bGVzPjx0aXRsZT5GcmFjdGFsIGtpbmV0aWNzIG9mIENPVklE
LTE5IHBhbmRlbWljPC90aXRsZT48c2Vjb25kYXJ5LXRpdGxlPm1lZFJ4aXY8L3NlY29uZGFyeS10
aXRsZT48L3RpdGxlcz48cGVyaW9kaWNhbD48ZnVsbC10aXRsZT5tZWRSeGl2PC9mdWxsLXRpdGxl
PjwvcGVyaW9kaWNhbD48ZGF0ZXM+PHllYXI+MjAyMDwveWVhcj48cHViLWRhdGVzPjxkYXRlPjIw
MjAtMDEtMDEgMDA6MDA6MDA8L2RhdGU+PC9wdWItZGF0ZXM+PC9kYXRlcz48dXJscz48L3VybHM+
PC9yZWNvcmQ+PC9DaXRlPjxDaXRlPjxBdXRob3I+U2ltb2VzPC9BdXRob3I+PFllYXI+MjAwNTwv
WWVhcj48UmVjTnVtPjIwPC9SZWNOdW0+PHJlY29yZD48cmVjLW51bWJlcj4yMDwvcmVjLW51bWJl
cj48Zm9yZWlnbi1rZXlzPjxrZXkgYXBwPSJFTiIgZGItaWQ9InBkdmR3ZHB4YnQ5cnhpZWRyMDZw
ejkyOXQyZWQ1ZmF0eHNhciIgdGltZXN0YW1wPSIxNTg5OTcyMTM4Ij4yMDwva2V5PjwvZm9yZWln
bi1rZXlzPjxyZWYtdHlwZSBuYW1lPSJKb3VybmFsIEFydGljbGUiPjE3PC9yZWYtdHlwZT48Y29u
dHJpYnV0b3JzPjxhdXRob3JzPjxhdXRob3I+U2ltb2VzLCBKb2FuYSBNYXJnYXJpZGE8L2F1dGhv
cj48L2F1dGhvcnM+PC9jb250cmlidXRvcnM+PHRpdGxlcz48dGl0bGU+U3BhdGlhbCBFcGlkZW1p
YyBNb2RlbGxpbmcgaW4gU29jaWFsIE5ldHdvcmtzPC90aXRsZT48c2Vjb25kYXJ5LXRpdGxlPkFJ
UCBDb25mZXJlbmNlIFByb2NlZWRpbmdzPC9zZWNvbmRhcnktdGl0bGU+PC90aXRsZXM+PHBlcmlv
ZGljYWw+PGZ1bGwtdGl0bGU+QUlQIENvbmZlcmVuY2UgUHJvY2VlZGluZ3M8L2Z1bGwtdGl0bGU+
PC9wZXJpb2RpY2FsPjxwYWdlcz4yODctMjk3PC9wYWdlcz48dm9sdW1lPjc3Njwvdm9sdW1lPjxu
dW1iZXI+MTwvbnVtYmVyPjxkYXRlcz48eWVhcj4yMDA1PC95ZWFyPjxwdWItZGF0ZXM+PGRhdGU+
MjAwNS8wNi8yMTwvZGF0ZT48L3B1Yi1kYXRlcz48L2RhdGVzPjxwdWJsaXNoZXI+QW1lcmljYW4g
SW5zdGl0dXRlIG9mIFBoeXNpY3M8L3B1Ymxpc2hlcj48aXNibj4wMDk0LTI0M1g8L2lzYm4+PHVy
bHM+PHJlbGF0ZWQtdXJscz48dXJsPmh0dHBzOi8vYWlwLnNjaXRhdGlvbi5vcmcvZG9pL2Ficy8x
MC4xMDYzLzEuMTk4NTM5NTwvdXJsPjwvcmVsYXRlZC11cmxzPjwvdXJscz48ZWxlY3Ryb25pYy1y
ZXNvdXJjZS1udW0+MTAuMTA2My8xLjE5ODUzOTU8L2VsZWN0cm9uaWMtcmVzb3VyY2UtbnVtPjxh
Y2Nlc3MtZGF0ZT4yMDIwLzA1LzIwPC9hY2Nlc3MtZGF0ZT48L3JlY29yZD48L0NpdGU+PENpdGU+
PEF1dGhvcj5NYW5jaGVpbjwvQXV0aG9yPjxZZWFyPjIwMjA8L1llYXI+PFJlY051bT4yMTwvUmVj
TnVtPjxyZWNvcmQ+PHJlYy1udW1iZXI+MjE8L3JlYy1udW1iZXI+PGZvcmVpZ24ta2V5cz48a2V5
IGFwcD0iRU4iIGRiLWlkPSJwZHZkd2RweGJ0OXJ4aWVkcjA2cHo5Mjl0MmVkNWZhdHhzYXIiIHRp
bWVzdGFtcD0iMTU4OTk3MjQyMyI+MjE8L2tleT48L2ZvcmVpZ24ta2V5cz48cmVmLXR5cGUgbmFt
ZT0iSm91cm5hbCBBcnRpY2xlIj4xNzwvcmVmLXR5cGU+PGNvbnRyaWJ1dG9ycz48YXV0aG9ycz48
YXV0aG9yPk1hbmNoZWluLCBDZXNhcjwvYXV0aG9yPjxhdXRob3I+QnJ1Z25hZ28sIEVkdWFyZG8g
TC48L2F1dGhvcj48YXV0aG9yPmRhIFNpbHZhLCBSYWZhZWwgTS48L2F1dGhvcj48YXV0aG9yPk1l
bmRlcywgQ2FybG9zIEYuIE8uPC9hdXRob3I+PGF1dGhvcj5CZWltcywgTWFyY3VzIFcuPC9hdXRo
b3I+PC9hdXRob3JzPjwvY29udHJpYnV0b3JzPjx0aXRsZXM+PHRpdGxlPlN0cm9uZyBjb3JyZWxh
dGlvbnMgYmV0d2VlbiBwb3dlci1sYXcgZ3Jvd3RoIG9mIENPVklELTE5IGluIGZvdXIgY29udGlu
ZW50cyBhbmQgdGhlIGluZWZmaWNpZW5jeSBvZiBzb2Z0IHF1YXJhbnRpbmUgc3RyYXRlZ2llczwv
dGl0bGU+PHNlY29uZGFyeS10aXRsZT5DaGFvczogQW4gSW50ZXJkaXNjaXBsaW5hcnkgSm91cm5h
bCBvZiBOb25saW5lYXIgU2NpZW5jZTwvc2Vjb25kYXJ5LXRpdGxlPjwvdGl0bGVzPjxwZXJpb2Rp
Y2FsPjxmdWxsLXRpdGxlPkNoYW9zOiBBbiBJbnRlcmRpc2NpcGxpbmFyeSBKb3VybmFsIG9mIE5v
bmxpbmVhciBTY2llbmNlPC9mdWxsLXRpdGxlPjwvcGVyaW9kaWNhbD48cGFnZXM+MDQxMTAyPC9w
YWdlcz48dm9sdW1lPjMwPC92b2x1bWU+PG51bWJlcj40PC9udW1iZXI+PGRhdGVzPjx5ZWFyPjIw
MjA8L3llYXI+PHB1Yi1kYXRlcz48ZGF0ZT4yMDIwLzA0LzAxPC9kYXRlPjwvcHViLWRhdGVzPjwv
ZGF0ZXM+PHB1Ymxpc2hlcj5BbWVyaWNhbiBJbnN0aXR1dGUgb2YgUGh5c2ljczwvcHVibGlzaGVy
Pjxpc2JuPjEwNTQtMTUwMDwvaXNibj48dXJscz48cmVsYXRlZC11cmxzPjx1cmw+aHR0cHM6Ly9k
b2kub3JnLzEwLjEwNjMvNS4wMDA5NDU0PC91cmw+PC9yZWxhdGVkLXVybHM+PC91cmxzPjxlbGVj
dHJvbmljLXJlc291cmNlLW51bT4xMC4xMDYzLzUuMDAwOTQ1NDwvZWxlY3Ryb25pYy1yZXNvdXJj
ZS1udW0+PGFjY2Vzcy1kYXRlPjIwMjAvMDUvMjA8L2FjY2Vzcy1kYXRlPjwvcmVjb3JkPjwvQ2l0
ZT48L0VuZE5vdGU+
</w:fldData>
        </w:fldChar>
      </w:r>
      <w:r w:rsidR="00250AAA">
        <w:instrText xml:space="preserve"> ADDIN EN.CITE.DATA </w:instrText>
      </w:r>
      <w:r w:rsidR="00250AAA">
        <w:fldChar w:fldCharType="end"/>
      </w:r>
      <w:r w:rsidR="00B2575D">
        <w:fldChar w:fldCharType="separate"/>
      </w:r>
      <w:r w:rsidR="00250AAA">
        <w:rPr>
          <w:noProof/>
        </w:rPr>
        <w:t>[16-18]</w:t>
      </w:r>
      <w:r w:rsidR="00B2575D">
        <w:fldChar w:fldCharType="end"/>
      </w:r>
      <w:r w:rsidR="0014064D">
        <w:t xml:space="preserve">. </w:t>
      </w:r>
      <w:r>
        <w:t>C</w:t>
      </w:r>
      <w:r w:rsidR="00CC1644">
        <w:t xml:space="preserve">ause and effect can </w:t>
      </w:r>
      <w:r>
        <w:t xml:space="preserve">also </w:t>
      </w:r>
      <w:r w:rsidR="00CC1644">
        <w:t xml:space="preserve">be </w:t>
      </w:r>
      <w:r w:rsidR="008C58D6">
        <w:t>analys</w:t>
      </w:r>
      <w:r w:rsidR="00CC1644">
        <w:t>ed in agent models</w:t>
      </w:r>
      <w:r w:rsidR="00081ED4">
        <w:t xml:space="preserve"> </w:t>
      </w:r>
      <w:r w:rsidR="00200EA8">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 </w:instrText>
      </w:r>
      <w:r w:rsidR="000A5FD6">
        <w:fldChar w:fldCharType="begin">
          <w:fldData xml:space="preserve">PEVuZE5vdGU+PENpdGU+PEF1dGhvcj5IdW50ZXI8L0F1dGhvcj48WWVhcj4yMDE3PC9ZZWFyPjxS
ZWNOdW0+MjQ8L1JlY051bT48RGlzcGxheVRleHQ+WzE5LCAyMF08L0Rpc3BsYXlUZXh0PjxyZWNv
cmQ+PHJlYy1udW1iZXI+MjQ8L3JlYy1udW1iZXI+PGZvcmVpZ24ta2V5cz48a2V5IGFwcD0iRU4i
IGRiLWlkPSJwZHZkd2RweGJ0OXJ4aWVkcjA2cHo5Mjl0MmVkNWZhdHhzYXIiIHRpbWVzdGFtcD0i
MTU4OTk3NTUxNiI+MjQ8L2tleT48L2ZvcmVpZ24ta2V5cz48cmVmLXR5cGUgbmFtZT0iSm91cm5h
bCBBcnRpY2xlIj4xNzwvcmVmLXR5cGU+PGNvbnRyaWJ1dG9ycz48YXV0aG9ycz48YXV0aG9yPkh1
bnRlciwgRWxpemFiZXRoPC9hdXRob3I+PGF1dGhvcj5NYWMgTmFtZWUsIEJyaWFuPC9hdXRob3I+
PGF1dGhvcj5LZWxsZWhlciwgSm9obiBELjwvYXV0aG9yPjwvYXV0aG9ycz48L2NvbnRyaWJ1dG9y
cz48dGl0bGVzPjx0aXRsZT5BIFRheG9ub215IGZvciBBZ2VudC1CYXNlZCBNb2RlbHMgaW4gSHVt
YW4gSW5mZWN0aW91cyBEaXNlYXNlIEVwaWRlbWlvbG9neTwvdGl0bGU+PHNlY29uZGFyeS10aXRs
ZT5Kb3VybmFsIG9mIEFydGlmaWNpYWwgU29jaWV0aWVzIGFuZCBTb2NpYWwgU2ltdWxhdGlvbjwv
c2Vjb25kYXJ5LXRpdGxlPjwvdGl0bGVzPjxwZXJpb2RpY2FsPjxmdWxsLXRpdGxlPkpvdXJuYWwg
b2YgQXJ0aWZpY2lhbCBTb2NpZXRpZXMgYW5kIFNvY2lhbCBTaW11bGF0aW9uPC9mdWxsLXRpdGxl
PjwvcGVyaW9kaWNhbD48cGFnZXM+MjwvcGFnZXM+PHZvbHVtZT4yMDwvdm9sdW1lPjxudW1iZXI+
MzwvbnVtYmVyPjxrZXl3b3Jkcz48a2V5d29yZD5BZ2VudC1CYXNlZDwva2V5d29yZD48a2V5d29y
ZD5FcGlkZW1pb2xvZ3k8L2tleXdvcmQ+PGtleXdvcmQ+SW5mZWN0aW91cyBEaXNlYXNlPC9rZXl3
b3JkPjxrZXl3b3JkPlNpbXVsYXRpb248L2tleXdvcmQ+PGtleXdvcmQ+TW9kZWw8L2tleXdvcmQ+
PGtleXdvcmQ+VGF4b25vbXk8L2tleXdvcmQ+PC9rZXl3b3Jkcz48ZGF0ZXM+PHllYXI+MjAxNzwv
eWVhcj48L2RhdGVzPjxpc2JuPjE0NjAtNzQyNTwvaXNibj48dXJscz48cmVsYXRlZC11cmxzPjx1
cmw+aHR0cDovL2phc3NzLnNvYy5zdXJyZXkuYWMudWsvMjAvMy8yLmh0bWw8L3VybD48L3JlbGF0
ZWQtdXJscz48L3VybHM+PGVsZWN0cm9uaWMtcmVzb3VyY2UtbnVtPjEwLjE4NTY0L2phc3NzLjM0
MTQ8L2VsZWN0cm9uaWMtcmVzb3VyY2UtbnVtPjwvcmVjb3JkPjwvQ2l0ZT48Q2l0ZT48QXV0aG9y
PkNoaW5henppPC9BdXRob3I+PFllYXI+MjAyMDwvWWVhcj48UmVjTnVtPjI1PC9SZWNOdW0+PHJl
Y29yZD48cmVjLW51bWJlcj4yNTwvcmVjLW51bWJlcj48Zm9yZWlnbi1rZXlzPjxrZXkgYXBwPSJF
TiIgZGItaWQ9InBkdmR3ZHB4YnQ5cnhpZWRyMDZwejkyOXQyZWQ1ZmF0eHNhciIgdGltZXN0YW1w
PSIxNTg5OTc1OTYxIj4yNTwva2V5PjwvZm9yZWlnbi1rZXlzPjxyZWYtdHlwZSBuYW1lPSJKb3Vy
bmFsIEFydGljbGUiPjE3PC9yZWYtdHlwZT48Y29udHJpYnV0b3JzPjxhdXRob3JzPjxhdXRob3I+
Q2hpbmF6emksIE1hdHRlbzwvYXV0aG9yPjxhdXRob3I+RGF2aXMsIEplc3NpY2EgVC48L2F1dGhv
cj48YXV0aG9yPkFqZWxsaSwgTWFyY288L2F1dGhvcj48YXV0aG9yPkdpb2FubmluaSwgQ29ycmFk
bzwvYXV0aG9yPjxhdXRob3I+TGl0dmlub3ZhLCBNYXJpYTwvYXV0aG9yPjxhdXRob3I+TWVybGVy
LCBTdGVmYW5vPC9hdXRob3I+PGF1dGhvcj5QYXN0b3JlIHkgUGlvbnR0aSwgQW5hPC9hdXRob3I+
PGF1dGhvcj5NdSwgS3VucGVuZzwvYXV0aG9yPjxhdXRob3I+Um9zc2ksIEx1Y2E8L2F1dGhvcj48
YXV0aG9yPlN1biwgS2FpeXVhbjwvYXV0aG9yPjxhdXRob3I+Vmlib3VkLCBDw6ljaWxlPC9hdXRo
b3I+PGF1dGhvcj5YaW9uZywgWGlueXVlPC9hdXRob3I+PGF1dGhvcj5ZdSwgSG9uZ2ppZTwvYXV0
aG9yPjxhdXRob3I+SGFsbG9yYW4sIE0uIEVsaXphYmV0aDwvYXV0aG9yPjxhdXRob3I+TG9uZ2lu
aSwgSXJhIE0uPC9hdXRob3I+PGF1dGhvcj5WZXNwaWduYW5pLCBBbGVzc2FuZHJvPC9hdXRob3I+
PC9hdXRob3JzPjwvY29udHJpYnV0b3JzPjx0aXRsZXM+PHRpdGxlPlRoZSBlZmZlY3Qgb2YgdHJh
dmVsIHJlc3RyaWN0aW9ucyBvbiB0aGUgc3ByZWFkIG9mIHRoZSAyMDE5IG5vdmVsIGNvcm9uYXZp
cnVzIChDT1ZJRC0xOSkgb3V0YnJlYWs8L3RpdGxlPjxzZWNvbmRhcnktdGl0bGU+U2NpZW5jZTwv
c2Vjb25kYXJ5LXRpdGxlPjwvdGl0bGVzPjxwZXJpb2RpY2FsPjxmdWxsLXRpdGxlPlNjaWVuY2U8
L2Z1bGwtdGl0bGU+PC9wZXJpb2RpY2FsPjxwYWdlcz4zOTU8L3BhZ2VzPjx2b2x1bWU+MzY4PC92
b2x1bWU+PG51bWJlcj42NDg5PC9udW1iZXI+PGRhdGVzPjx5ZWFyPjIwMjA8L3llYXI+PC9kYXRl
cz48dXJscz48cmVsYXRlZC11cmxzPjx1cmw+aHR0cDovL3NjaWVuY2Uuc2NpZW5jZW1hZy5vcmcv
Y29udGVudC8zNjgvNjQ4OS8zOTUuYWJzdHJhY3Q8L3VybD48L3JlbGF0ZWQtdXJscz48L3VybHM+
PGVsZWN0cm9uaWMtcmVzb3VyY2UtbnVtPjEwLjExMjYvc2NpZW5jZS5hYmE5NzU3PC9lbGVjdHJv
bmljLXJlc291cmNlLW51bT48L3JlY29yZD48L0NpdGU+PC9FbmROb3RlPn==
</w:fldData>
        </w:fldChar>
      </w:r>
      <w:r w:rsidR="000A5FD6">
        <w:instrText xml:space="preserve"> ADDIN EN.CITE.DATA </w:instrText>
      </w:r>
      <w:r w:rsidR="000A5FD6">
        <w:fldChar w:fldCharType="end"/>
      </w:r>
      <w:r w:rsidR="00200EA8">
        <w:fldChar w:fldCharType="separate"/>
      </w:r>
      <w:r w:rsidR="000A5FD6">
        <w:rPr>
          <w:noProof/>
        </w:rPr>
        <w:t>[19, 20]</w:t>
      </w:r>
      <w:r w:rsidR="00200EA8">
        <w:fldChar w:fldCharType="end"/>
      </w:r>
      <w:r>
        <w:t xml:space="preserve"> making use of detailed population data (big data) </w:t>
      </w:r>
      <w:r>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 </w:instrText>
      </w:r>
      <w:r w:rsidR="000A5FD6">
        <w:fldChar w:fldCharType="begin">
          <w:fldData xml:space="preserve">PEVuZE5vdGU+PENpdGU+PEF1dGhvcj5XYW5nPC9BdXRob3I+PFllYXI+MjAyMDwvWWVhcj48UmVj
TnVtPjIyPC9SZWNOdW0+PERpc3BsYXlUZXh0PlsyMSwgMjJdPC9EaXNwbGF5VGV4dD48cmVjb3Jk
PjxyZWMtbnVtYmVyPjIyPC9yZWMtbnVtYmVyPjxmb3JlaWduLWtleXM+PGtleSBhcHA9IkVOIiBk
Yi1pZD0icGR2ZHdkcHhidDlyeGllZHIwNnB6OTI5dDJlZDVmYXR4c2FyIiB0aW1lc3RhbXA9IjE1
ODk5NzI2NjMiPjIyPC9rZXk+PC9mb3JlaWduLWtleXM+PHJlZi10eXBlIG5hbWU9IkpvdXJuYWwg
QXJ0aWNsZSI+MTc8L3JlZi10eXBlPjxjb250cmlidXRvcnM+PGF1dGhvcnM+PGF1dGhvcj5XYW5n
LCBDLiBKYXNvbjwvYXV0aG9yPjxhdXRob3I+TmcsIENodW4gWS48L2F1dGhvcj48YXV0aG9yPkJy
b29rLCBSb2JlcnQgSC48L2F1dGhvcj48L2F1dGhvcnM+PC9jb250cmlidXRvcnM+PHRpdGxlcz48
dGl0bGU+UmVzcG9uc2UgdG8gQ09WSUQtMTkgaW4gVGFpd2FuOiBCaWcgRGF0YSBBbmFseXRpY3Ms
IE5ldyBUZWNobm9sb2d5LCBhbmQgUHJvYWN0aXZlIFRlc3Rpbmc8L3RpdGxlPjxzZWNvbmRhcnkt
dGl0bGU+SkFNQTwvc2Vjb25kYXJ5LXRpdGxlPjwvdGl0bGVzPjxwZXJpb2RpY2FsPjxmdWxsLXRp
dGxlPkpBTUE8L2Z1bGwtdGl0bGU+PC9wZXJpb2RpY2FsPjxwYWdlcz4xMzQxLTEzNDI8L3BhZ2Vz
Pjx2b2x1bWU+MzIzPC92b2x1bWU+PG51bWJlcj4xNDwvbnVtYmVyPjxkYXRlcz48eWVhcj4yMDIw
PC95ZWFyPjwvZGF0ZXM+PGlzYm4+MDA5OC03NDg0PC9pc2JuPjx1cmxzPjxyZWxhdGVkLXVybHM+
PHVybD5odHRwczovL2RvaS5vcmcvMTAuMTAwMS9qYW1hLjIwMjAuMzE1MTwvdXJsPjwvcmVsYXRl
ZC11cmxzPjwvdXJscz48ZWxlY3Ryb25pYy1yZXNvdXJjZS1udW0+MTAuMTAwMS9qYW1hLjIwMjAu
MzE1MTwvZWxlY3Ryb25pYy1yZXNvdXJjZS1udW0+PGFjY2Vzcy1kYXRlPjUvMjAvMjAyMDwvYWNj
ZXNzLWRhdGU+PC9yZWNvcmQ+PC9DaXRlPjxDaXRlPjxBdXRob3I+WmhvdTwvQXV0aG9yPjxZZWFy
PjIwMjA8L1llYXI+PFJlY051bT4yMzwvUmVjTnVtPjxyZWNvcmQ+PHJlYy1udW1iZXI+MjM8L3Jl
Yy1udW1iZXI+PGZvcmVpZ24ta2V5cz48a2V5IGFwcD0iRU4iIGRiLWlkPSJwZHZkd2RweGJ0OXJ4
aWVkcjA2cHo5Mjl0MmVkNWZhdHhzYXIiIHRpbWVzdGFtcD0iMTU4OTk3MjkyNSI+MjM8L2tleT48
L2ZvcmVpZ24ta2V5cz48cmVmLXR5cGUgbmFtZT0iSm91cm5hbCBBcnRpY2xlIj4xNzwvcmVmLXR5
cGU+PGNvbnRyaWJ1dG9ycz48YXV0aG9ycz48YXV0aG9yPlpob3UsIENoZW5naHU8L2F1dGhvcj48
YXV0aG9yPlN1LCBGZW56aGVuPC9hdXRob3I+PGF1dGhvcj5QZWksIFRhbzwvYXV0aG9yPjxhdXRo
b3I+WmhhbmcsIEFuPC9hdXRob3I+PGF1dGhvcj5EdSwgWXVueWFuPC9hdXRob3I+PGF1dGhvcj5M
dW8sIEJpbjwvYXV0aG9yPjxhdXRob3I+Q2FvLCBaaGlkb25nPC9hdXRob3I+PGF1dGhvcj5XYW5n
LCBKdWFubGU8L2F1dGhvcj48YXV0aG9yPll1YW4sIFdlbjwvYXV0aG9yPjxhdXRob3I+Wmh1LCBZ
dW5xaWFuZzwvYXV0aG9yPjxhdXRob3I+U29uZywgQ2k8L2F1dGhvcj48YXV0aG9yPkNoZW4sIEpp
ZTwvYXV0aG9yPjxhdXRob3I+WHUsIEp1bjwvYXV0aG9yPjxhdXRob3I+TGksIEZ1amlhPC9hdXRo
b3I+PGF1dGhvcj5NYSwgVGluZzwvYXV0aG9yPjxhdXRob3I+SmlhbmcsIExpbGk8L2F1dGhvcj48
YXV0aG9yPllhbiwgRmVuZ3FpbjwvYXV0aG9yPjxhdXRob3I+WWksIEppYXdlaTwvYXV0aG9yPjxh
dXRob3I+SHUsIFl1bmZlbmc8L2F1dGhvcj48YXV0aG9yPkxpYW8sIFlpbGFuPC9hdXRob3I+PGF1
dGhvcj5YaWFvLCBIYW48L2F1dGhvcj48L2F1dGhvcnM+PC9jb250cmlidXRvcnM+PHRpdGxlcz48
dGl0bGU+Q09WSUQtMTk6IENoYWxsZW5nZXMgdG8gR0lTIHdpdGggQmlnIERhdGE8L3RpdGxlPjxz
ZWNvbmRhcnktdGl0bGU+R2VvZ3JhcGh5IGFuZCBTdXN0YWluYWJpbGl0eTwvc2Vjb25kYXJ5LXRp
dGxlPjwvdGl0bGVzPjxwZXJpb2RpY2FsPjxmdWxsLXRpdGxlPkdlb2dyYXBoeSBhbmQgU3VzdGFp
bmFiaWxpdHk8L2Z1bGwtdGl0bGU+PC9wZXJpb2RpY2FsPjxwYWdlcz43Ny04NzwvcGFnZXM+PHZv
bHVtZT4xPC92b2x1bWU+PG51bWJlcj4xPC9udW1iZXI+PGtleXdvcmRzPjxrZXl3b3JkPkNPVklE
LTE5PC9rZXl3b3JkPjxrZXl3b3JkPkJpZyBkYXRhPC9rZXl3b3JkPjxrZXl3b3JkPkdJUzwva2V5
d29yZD48a2V5d29yZD5TcGF0aWFsIHRyYW5zbWlzc2lvbjwva2V5d29yZD48a2V5d29yZD5Tb2Np
YWwgbWFuYWdlbWVudDwva2V5d29yZD48L2tleXdvcmRzPjxkYXRlcz48eWVhcj4yMDIwPC95ZWFy
PjxwdWItZGF0ZXM+PGRhdGU+MjAyMC8wMy8wMS88L2RhdGU+PC9wdWItZGF0ZXM+PC9kYXRlcz48
aXNibj4yNjY2LTY4Mzk8L2lzYm4+PHVybHM+PHJlbGF0ZWQtdXJscz48dXJsPmh0dHA6Ly93d3cu
c2NpZW5jZWRpcmVjdC5jb20vc2NpZW5jZS9hcnRpY2xlL3BpaS9TMjY2NjY4MzkyMDMwMDA5Mjwv
dXJsPjwvcmVsYXRlZC11cmxzPjwvdXJscz48ZWxlY3Ryb25pYy1yZXNvdXJjZS1udW0+aHR0cHM6
Ly9kb2kub3JnLzEwLjEwMTYvai5nZW9zdXMuMjAyMC4wMy4wMDU8L2VsZWN0cm9uaWMtcmVzb3Vy
Y2UtbnVtPjwvcmVjb3JkPjwvQ2l0ZT48L0VuZE5vdGU+AG==
</w:fldData>
        </w:fldChar>
      </w:r>
      <w:r w:rsidR="000A5FD6">
        <w:instrText xml:space="preserve"> ADDIN EN.CITE.DATA </w:instrText>
      </w:r>
      <w:r w:rsidR="000A5FD6">
        <w:fldChar w:fldCharType="end"/>
      </w:r>
      <w:r>
        <w:fldChar w:fldCharType="separate"/>
      </w:r>
      <w:r w:rsidR="000A5FD6">
        <w:rPr>
          <w:noProof/>
        </w:rPr>
        <w:t>[21, 22]</w:t>
      </w:r>
      <w:r>
        <w:fldChar w:fldCharType="end"/>
      </w:r>
      <w:r w:rsidR="00CC1644">
        <w:t xml:space="preserve">. </w:t>
      </w:r>
      <w:r w:rsidR="009E453D">
        <w:t xml:space="preserve">However, certain key features of the Covid-19 pandemic data </w:t>
      </w:r>
      <w:r w:rsidR="002B1595">
        <w:t>affecting us all have not been explained simply</w:t>
      </w:r>
      <w:r w:rsidR="009F4214">
        <w:t>.</w:t>
      </w:r>
      <w:r w:rsidR="009E453D">
        <w:t xml:space="preserve"> </w:t>
      </w:r>
      <w:r w:rsidR="009F4214">
        <w:t>I</w:t>
      </w:r>
      <w:r w:rsidR="009E453D">
        <w:t>n particular</w:t>
      </w:r>
      <w:r w:rsidR="009F4214">
        <w:t>,</w:t>
      </w:r>
      <w:r w:rsidR="009E453D">
        <w:t xml:space="preserve"> the remarkabl</w:t>
      </w:r>
      <w:r w:rsidR="008C58D6">
        <w:t xml:space="preserve">y common extended </w:t>
      </w:r>
      <w:r w:rsidR="009E453D">
        <w:t>linear</w:t>
      </w:r>
      <w:r w:rsidR="008C58D6">
        <w:t xml:space="preserve"> phase</w:t>
      </w:r>
      <w:r w:rsidR="009E453D">
        <w:t xml:space="preserve"> in </w:t>
      </w:r>
      <w:r w:rsidR="008C58D6">
        <w:t>countries’</w:t>
      </w:r>
      <w:r w:rsidR="009E453D">
        <w:t xml:space="preserve"> cumulative confirmed cases </w:t>
      </w:r>
      <w:r w:rsidR="009F4214">
        <w:t>is poorly understood</w:t>
      </w:r>
      <w:r w:rsidR="008C58D6">
        <w:t>.</w:t>
      </w:r>
      <w:r w:rsidR="009F4214">
        <w:t xml:space="preserve"> </w:t>
      </w:r>
      <w:r w:rsidR="008C58D6">
        <w:t>While</w:t>
      </w:r>
      <w:r w:rsidR="009F4214">
        <w:t xml:space="preserve"> small world </w:t>
      </w:r>
      <w:r w:rsidR="00F95C6B">
        <w:t xml:space="preserve">network </w:t>
      </w:r>
      <w:r w:rsidR="009F4214">
        <w:t>effect</w:t>
      </w:r>
      <w:r w:rsidR="00F95C6B">
        <w:t>s</w:t>
      </w:r>
      <w:r w:rsidR="009F4214">
        <w:t xml:space="preserve"> </w:t>
      </w:r>
      <w:r w:rsidR="00F95C6B">
        <w:t>may account for</w:t>
      </w:r>
      <w:r w:rsidR="002B1595">
        <w:t xml:space="preserve"> </w:t>
      </w:r>
      <w:r w:rsidR="00F95C6B">
        <w:t>non-exponential early growth</w:t>
      </w:r>
      <w:r w:rsidR="002B1595">
        <w:t xml:space="preserve"> </w:t>
      </w:r>
      <w:r w:rsidR="00D815EE">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D815EE">
        <w:fldChar w:fldCharType="separate"/>
      </w:r>
      <w:r w:rsidR="00B2575D">
        <w:rPr>
          <w:noProof/>
        </w:rPr>
        <w:t>[16]</w:t>
      </w:r>
      <w:r w:rsidR="00D815EE">
        <w:fldChar w:fldCharType="end"/>
      </w:r>
      <w:r w:rsidR="008C58D6">
        <w:t>, they do not</w:t>
      </w:r>
      <w:r w:rsidR="002B1595">
        <w:t xml:space="preserve"> </w:t>
      </w:r>
      <w:r w:rsidR="008C58D6">
        <w:t>explain</w:t>
      </w:r>
      <w:r w:rsidR="00F95C6B">
        <w:t xml:space="preserve"> the linear saturation effect</w:t>
      </w:r>
      <w:r w:rsidR="008C58D6">
        <w:t xml:space="preserve"> well below levels required for “herd immunity”</w:t>
      </w:r>
      <w:r w:rsidR="009F4214">
        <w:t xml:space="preserve">. </w:t>
      </w:r>
      <w:r w:rsidR="009E453D">
        <w:t xml:space="preserve">In this letter, we show that central features of this societal response complexity can </w:t>
      </w:r>
      <w:r w:rsidR="009F4214">
        <w:t xml:space="preserve">indeed </w:t>
      </w:r>
      <w:r w:rsidR="009E453D">
        <w:t>be understood using the S(E)IR</w:t>
      </w:r>
      <w:r w:rsidR="008C58D6">
        <w:t>(D)</w:t>
      </w:r>
      <w:r w:rsidR="009E453D">
        <w:t xml:space="preserve"> family of models by means of a </w:t>
      </w:r>
      <w:r w:rsidR="007B63DA">
        <w:t>single</w:t>
      </w:r>
      <w:r w:rsidR="009E453D">
        <w:t xml:space="preserve"> additional deterministic coupling, one reflecting societal introspection</w:t>
      </w:r>
      <w:r w:rsidR="00C27C51">
        <w:t>:</w:t>
      </w:r>
      <w:r w:rsidR="009E453D">
        <w:t xml:space="preserve"> </w:t>
      </w:r>
      <w:r w:rsidR="002B1595" w:rsidRPr="002B1595">
        <w:rPr>
          <w:i/>
          <w:iCs/>
        </w:rPr>
        <w:t>caution</w:t>
      </w:r>
      <w:r w:rsidR="009E453D">
        <w:t xml:space="preserve">. </w:t>
      </w:r>
      <w:r w:rsidR="00CC1644">
        <w:t xml:space="preserve">As society reacts to and endeavours to contain the </w:t>
      </w:r>
      <w:r w:rsidR="0000227E">
        <w:t>strong</w:t>
      </w:r>
      <w:r w:rsidR="00CC1644">
        <w:t xml:space="preserve"> effects of the Covid-19 virus on health, social well-being and the economy, it </w:t>
      </w:r>
      <w:r w:rsidR="009B7339">
        <w:t>may</w:t>
      </w:r>
      <w:r w:rsidR="00CC1644">
        <w:t xml:space="preserve"> appear that</w:t>
      </w:r>
      <w:r w:rsidR="007B63DA">
        <w:t xml:space="preserve"> </w:t>
      </w:r>
      <w:r w:rsidR="009B7339">
        <w:t>explanation requires</w:t>
      </w:r>
      <w:r w:rsidR="007B63DA">
        <w:t xml:space="preserve"> </w:t>
      </w:r>
      <w:r w:rsidR="00CC1644">
        <w:t xml:space="preserve">every aspect of society </w:t>
      </w:r>
      <w:r w:rsidR="009B7339">
        <w:t xml:space="preserve">to </w:t>
      </w:r>
      <w:r w:rsidR="00CC1644">
        <w:t>be modelled in detail</w:t>
      </w:r>
      <w:r w:rsidR="007B63DA">
        <w:t>:</w:t>
      </w:r>
      <w:r w:rsidR="00CC1644">
        <w:t xml:space="preserve"> from the use of public transport, religious practises and child play patterns to political decision making</w:t>
      </w:r>
      <w:r w:rsidR="00580A50">
        <w:t>, the media</w:t>
      </w:r>
      <w:r w:rsidR="00CC1644">
        <w:t xml:space="preserve"> and leg</w:t>
      </w:r>
      <w:r w:rsidR="00580A50">
        <w:t>islature</w:t>
      </w:r>
      <w:r w:rsidR="00B2575D">
        <w:fldChar w:fldCharType="begin"/>
      </w:r>
      <w:r w:rsidR="00200EA8">
        <w:instrText xml:space="preserve"> ADDIN EN.CITE &lt;EndNote&gt;&lt;Cite&gt;&lt;Author&gt;Bruinen de Bruin&lt;/Author&gt;&lt;Year&gt;2020&lt;/Year&gt;&lt;RecNum&gt;18&lt;/RecNum&gt;&lt;DisplayText&gt;[23]&lt;/DisplayText&gt;&lt;record&gt;&lt;rec-number&gt;18&lt;/rec-number&gt;&lt;foreign-keys&gt;&lt;key app="EN" db-id="pdvdwdpxbt9rxiedr06pz929t2ed5fatxsar" timestamp="1589971212"&gt;18&lt;/key&gt;&lt;/foreign-keys&gt;&lt;ref-type name="Journal Article"&gt;17&lt;/ref-type&gt;&lt;contributors&gt;&lt;authors&gt;&lt;author&gt;Bruinen de Bruin, Yuri&lt;/author&gt;&lt;author&gt;Lequarre, Anne-Sophie&lt;/author&gt;&lt;author&gt;McCourt, Josephine&lt;/author&gt;&lt;author&gt;Clevestig, Peter&lt;/author&gt;&lt;author&gt;Pigazzani, Filippo&lt;/author&gt;&lt;author&gt;Zare Jeddi, Maryam&lt;/author&gt;&lt;author&gt;Colosio, Claudio&lt;/author&gt;&lt;author&gt;Goulart, Margarida&lt;/author&gt;&lt;/authors&gt;&lt;/contributors&gt;&lt;titles&gt;&lt;title&gt;Initial impacts of global risk mitigation measures taken during the combatting of the COVID-19 pandemic&lt;/title&gt;&lt;secondary-title&gt;Safety Science&lt;/secondary-title&gt;&lt;/titles&gt;&lt;periodical&gt;&lt;full-title&gt;Safety Science&lt;/full-title&gt;&lt;/periodical&gt;&lt;pages&gt;104773&lt;/pages&gt;&lt;volume&gt;128&lt;/volume&gt;&lt;keywords&gt;&lt;keyword&gt;COVID-19&lt;/keyword&gt;&lt;keyword&gt;Risk mitigation measures&lt;/keyword&gt;&lt;keyword&gt;Corona virus&lt;/keyword&gt;&lt;keyword&gt;Public health&lt;/keyword&gt;&lt;keyword&gt;Mitigation impact&lt;/keyword&gt;&lt;keyword&gt;SARS-CoV-2&lt;/keyword&gt;&lt;/keywords&gt;&lt;dates&gt;&lt;year&gt;2020&lt;/year&gt;&lt;pub-dates&gt;&lt;date&gt;2020/08/01/&lt;/date&gt;&lt;/pub-dates&gt;&lt;/dates&gt;&lt;isbn&gt;0925-7535&lt;/isbn&gt;&lt;urls&gt;&lt;related-urls&gt;&lt;url&gt;http://www.sciencedirect.com/science/article/pii/S0925753520301703&lt;/url&gt;&lt;/related-urls&gt;&lt;/urls&gt;&lt;electronic-resource-num&gt;https://doi.org/10.1016/j.ssci.2020.104773&lt;/electronic-resource-num&gt;&lt;/record&gt;&lt;/Cite&gt;&lt;/EndNote&gt;</w:instrText>
      </w:r>
      <w:r w:rsidR="00B2575D">
        <w:fldChar w:fldCharType="separate"/>
      </w:r>
      <w:r w:rsidR="00200EA8">
        <w:rPr>
          <w:noProof/>
        </w:rPr>
        <w:t>[23]</w:t>
      </w:r>
      <w:r w:rsidR="00B2575D">
        <w:fldChar w:fldCharType="end"/>
      </w:r>
      <w:r w:rsidR="00CC1644">
        <w:t xml:space="preserve">. </w:t>
      </w:r>
      <w:r w:rsidR="002B1595">
        <w:t>However</w:t>
      </w:r>
      <w:r w:rsidR="00D767D6">
        <w:t xml:space="preserve">, </w:t>
      </w:r>
      <w:r w:rsidR="009B7339">
        <w:t xml:space="preserve">the prolonged near linear response both </w:t>
      </w:r>
      <w:r w:rsidR="00D767D6">
        <w:t>in the</w:t>
      </w:r>
      <w:r w:rsidR="002633A9">
        <w:t xml:space="preserve"> cumulative</w:t>
      </w:r>
      <w:r w:rsidR="00D767D6">
        <w:t xml:space="preserve"> </w:t>
      </w:r>
      <w:r w:rsidR="002633A9">
        <w:t>number of Corona cases as well as th</w:t>
      </w:r>
      <w:r w:rsidR="009B7339">
        <w:t>ose</w:t>
      </w:r>
      <w:r w:rsidR="002633A9">
        <w:t xml:space="preserve"> in individual populations can be understood as a generic human response to the epidemic in the age of information</w:t>
      </w:r>
      <w:r w:rsidR="002B1595">
        <w:t>.</w:t>
      </w:r>
      <w:r w:rsidR="002B1595" w:rsidRPr="002B1595">
        <w:t xml:space="preserve"> </w:t>
      </w:r>
      <w:r w:rsidR="002B1595">
        <w:t>This insight may in turn help us to focus societal measures and responses more effectively.</w:t>
      </w:r>
    </w:p>
    <w:p w14:paraId="4EE31733" w14:textId="0065669C" w:rsidR="00580A50" w:rsidRDefault="00580A50"/>
    <w:p w14:paraId="1BDB292C" w14:textId="65D9E1C2" w:rsidR="00313967" w:rsidRDefault="009C03BC" w:rsidP="009C03BC">
      <w:pPr>
        <w:jc w:val="both"/>
      </w:pPr>
      <w:r>
        <w:t xml:space="preserve">In March 2020, a study in Oxford </w:t>
      </w:r>
      <w:r w:rsidR="00FC0501">
        <w:fldChar w:fldCharType="begin"/>
      </w:r>
      <w:r w:rsidR="00200EA8">
        <w:instrText xml:space="preserve"> ADDIN EN.CITE &lt;EndNote&gt;&lt;Cite&gt;&lt;Author&gt;Lourenco&lt;/Author&gt;&lt;Year&gt;2020&lt;/Year&gt;&lt;RecNum&gt;2&lt;/RecNum&gt;&lt;DisplayText&gt;[24]&lt;/DisplayText&gt;&lt;record&gt;&lt;rec-number&gt;2&lt;/rec-number&gt;&lt;foreign-keys&gt;&lt;key app="EN" db-id="pdvdwdpxbt9rxiedr06pz929t2ed5fatxsar" timestamp="1589883606"&gt;2&lt;/key&gt;&lt;/foreign-keys&gt;&lt;ref-type name="Journal Article"&gt;17&lt;/ref-type&gt;&lt;contributors&gt;&lt;authors&gt;&lt;author&gt;Lourenco, Jose&lt;/author&gt;&lt;author&gt;Paton, Robert&lt;/author&gt;&lt;author&gt;Ghafari, Mahan&lt;/author&gt;&lt;author&gt;Kraemer, Moritz&lt;/author&gt;&lt;author&gt;Thompson, Craig&lt;/author&gt;&lt;author&gt;Simmonds, Peter&lt;/author&gt;&lt;author&gt;Klenerman, Paul&lt;/author&gt;&lt;author&gt;Gupta, Sunetra&lt;/author&gt;&lt;/authors&gt;&lt;/contributors&gt;&lt;titles&gt;&lt;title&gt;Fundamental principles of epidemic spread highlight the immediate need for large-scale serological surveys to assess the stage of the SARS-CoV-2 epidemic&lt;/title&gt;&lt;secondary-title&gt;medRxiv&lt;/secondary-title&gt;&lt;/titles&gt;&lt;periodical&gt;&lt;full-title&gt;medRxiv&lt;/full-title&gt;&lt;/periodical&gt;&lt;dates&gt;&lt;year&gt;2020&lt;/year&gt;&lt;pub-dates&gt;&lt;date&gt;2020-01-01 00:00:00&lt;/date&gt;&lt;/pub-dates&gt;&lt;/dates&gt;&lt;urls&gt;&lt;/urls&gt;&lt;electronic-resource-num&gt;https://doi.org/10.1101/2020.03.24.20042291&lt;/electronic-resource-num&gt;&lt;/record&gt;&lt;/Cite&gt;&lt;/EndNote&gt;</w:instrText>
      </w:r>
      <w:r w:rsidR="00FC0501">
        <w:fldChar w:fldCharType="separate"/>
      </w:r>
      <w:r w:rsidR="00200EA8">
        <w:rPr>
          <w:noProof/>
        </w:rPr>
        <w:t>[24]</w:t>
      </w:r>
      <w:r w:rsidR="00FC0501">
        <w:fldChar w:fldCharType="end"/>
      </w:r>
      <w:r w:rsidR="00FC0501">
        <w:t xml:space="preserve"> </w:t>
      </w:r>
      <w:r>
        <w:t xml:space="preserve">suggested, using an SIR model, that a much larger portion of society may be infected than normally inferred from the testing data, which was </w:t>
      </w:r>
      <w:r w:rsidR="008D4DAF">
        <w:t xml:space="preserve">parsimoniously </w:t>
      </w:r>
      <w:r>
        <w:t>biased to symptom carriers</w:t>
      </w:r>
      <w:r w:rsidR="00FC0501">
        <w:t>.</w:t>
      </w:r>
      <w:r>
        <w:t xml:space="preserve"> This was in-line with standard epidemiological modelling that relates the epidemic proliferation peak and </w:t>
      </w:r>
      <w:r w:rsidR="008D4DAF">
        <w:t xml:space="preserve">its </w:t>
      </w:r>
      <w:r>
        <w:t xml:space="preserve">subsequent decline to the advent of a significant fraction of the population becoming immune to the disease. </w:t>
      </w:r>
      <w:r w:rsidR="008D656A">
        <w:t xml:space="preserve">However, subsequent testing data has shown that the </w:t>
      </w:r>
      <w:r w:rsidR="003F5B17">
        <w:t xml:space="preserve">fraction of individuals infected, while significantly higher than that measured in the first wave of infection, is in all countries much lower than the </w:t>
      </w:r>
      <w:r w:rsidR="008D656A">
        <w:t xml:space="preserve">level of infection required for </w:t>
      </w:r>
      <w:r w:rsidR="003F5B17">
        <w:t>herd immunity</w:t>
      </w:r>
      <w:r w:rsidR="003976D4">
        <w:t xml:space="preserve"> </w:t>
      </w:r>
      <w:r w:rsidR="003976D4" w:rsidRPr="003976D4">
        <w:rPr>
          <w:highlight w:val="yellow"/>
        </w:rPr>
        <w:t>[??]</w:t>
      </w:r>
      <w:r w:rsidR="003F5B17">
        <w:t xml:space="preserve">. The </w:t>
      </w:r>
      <w:r w:rsidR="008D4DAF">
        <w:t xml:space="preserve">proposed </w:t>
      </w:r>
      <w:r w:rsidR="003F5B17">
        <w:t xml:space="preserve">caution models </w:t>
      </w:r>
      <w:r w:rsidR="008D4DAF">
        <w:t>will</w:t>
      </w:r>
      <w:r w:rsidR="003F5B17">
        <w:t xml:space="preserve"> also account for the existence of the</w:t>
      </w:r>
      <w:r w:rsidR="008D4DAF">
        <w:t>se</w:t>
      </w:r>
      <w:r w:rsidR="003F5B17">
        <w:t xml:space="preserve"> low</w:t>
      </w:r>
      <w:r w:rsidR="008D4DAF">
        <w:t>er</w:t>
      </w:r>
      <w:r w:rsidR="003F5B17">
        <w:t xml:space="preserve"> first peaks </w:t>
      </w:r>
      <w:r w:rsidR="008D4DAF">
        <w:t>in</w:t>
      </w:r>
      <w:r w:rsidR="003F5B17">
        <w:t xml:space="preserve"> daily infection rates quantitatively.</w:t>
      </w:r>
    </w:p>
    <w:p w14:paraId="13F97541" w14:textId="19D2212C" w:rsidR="00313967" w:rsidRDefault="00313967" w:rsidP="009C03BC">
      <w:pPr>
        <w:jc w:val="both"/>
      </w:pPr>
    </w:p>
    <w:p w14:paraId="696F6B92" w14:textId="6B26C9CD" w:rsidR="00E15AF0" w:rsidRDefault="00783CA3" w:rsidP="009C03BC">
      <w:pPr>
        <w:jc w:val="both"/>
      </w:pPr>
      <w:r>
        <w:t xml:space="preserve">The data for different countries, shown in Figure 1, display </w:t>
      </w:r>
      <w:r w:rsidR="003F5B17">
        <w:t xml:space="preserve">dynamics </w:t>
      </w:r>
      <w:r>
        <w:t xml:space="preserve">strikingly different </w:t>
      </w:r>
      <w:r w:rsidR="003F5B17">
        <w:t xml:space="preserve">from standard </w:t>
      </w:r>
      <w:r>
        <w:t xml:space="preserve">epidemiological </w:t>
      </w:r>
      <w:r w:rsidR="0057313C">
        <w:t>models</w:t>
      </w:r>
      <w:r>
        <w:t xml:space="preserve">.  The cumulative case count curves shown in Figs 1A and 1C have long linear regions (shown with a simple three-segment piecewise linear fit superimposed on the data), which correspond to broadened peaks in the daily data shown in Figs 1B and 1C, uncharacteristic of the classical epidemiological models.  </w:t>
      </w:r>
      <w:r w:rsidR="003976D4">
        <w:t>The typical response is an early saturation peak followed</w:t>
      </w:r>
      <w:r w:rsidR="00111098">
        <w:t xml:space="preserve"> </w:t>
      </w:r>
      <w:r w:rsidR="003976D4">
        <w:t>by an extended period</w:t>
      </w:r>
      <w:r w:rsidR="00111098">
        <w:t xml:space="preserve"> </w:t>
      </w:r>
      <w:r w:rsidR="003976D4">
        <w:t>with nearly constant rates of daily infection</w:t>
      </w:r>
      <w:r w:rsidR="00111098">
        <w:t xml:space="preserve">, at varying levels depending on the individual countries, prior to a second wave of infection. In the USA, for example, the constant infection rate phase </w:t>
      </w:r>
      <w:r w:rsidR="00E15AF0">
        <w:t xml:space="preserve">persisted without much </w:t>
      </w:r>
      <w:r w:rsidR="00E15AF0">
        <w:lastRenderedPageBreak/>
        <w:t xml:space="preserve">attenuation from the initial peak level </w:t>
      </w:r>
      <w:r w:rsidR="00111098">
        <w:t>for 2.5 months from</w:t>
      </w:r>
      <w:r w:rsidR="00E15AF0">
        <w:t xml:space="preserve"> April to mid-June 2020. This high constant infection rate phase is also seen in </w:t>
      </w:r>
      <w:r w:rsidR="006836A1">
        <w:t xml:space="preserve">the whole world data (not shown) and </w:t>
      </w:r>
      <w:r w:rsidR="00E15AF0">
        <w:t xml:space="preserve">other </w:t>
      </w:r>
      <w:r w:rsidR="006836A1">
        <w:t xml:space="preserve">large countries like </w:t>
      </w:r>
      <w:r w:rsidR="00E15AF0">
        <w:t>Brazil</w:t>
      </w:r>
      <w:r w:rsidR="006836A1">
        <w:t xml:space="preserve"> and Russia.</w:t>
      </w:r>
      <w:r w:rsidR="00E15AF0">
        <w:t xml:space="preserve"> In many other countries, such as Italy, Spain, and Germany in Europe, but also Japan, South Korea, and Australia, the extended constant phase </w:t>
      </w:r>
      <w:r w:rsidR="006836A1">
        <w:t>is also seen but</w:t>
      </w:r>
      <w:r w:rsidR="00E15AF0">
        <w:t xml:space="preserve"> at a </w:t>
      </w:r>
      <w:r w:rsidR="006836A1">
        <w:t xml:space="preserve">significantly </w:t>
      </w:r>
      <w:r w:rsidR="00E15AF0">
        <w:t xml:space="preserve">lower level than the initial peak. </w:t>
      </w:r>
      <w:r w:rsidR="006836A1">
        <w:t xml:space="preserve">We shall see how the cautioned SIR family of models explain these phenomena, </w:t>
      </w:r>
      <w:r w:rsidR="0057313C">
        <w:t>while capturing other features including</w:t>
      </w:r>
      <w:r w:rsidR="006836A1">
        <w:t xml:space="preserve"> the </w:t>
      </w:r>
      <w:r w:rsidR="0057313C">
        <w:t xml:space="preserve">timing of </w:t>
      </w:r>
      <w:r w:rsidR="006836A1">
        <w:t xml:space="preserve">second </w:t>
      </w:r>
      <w:r w:rsidR="0057313C">
        <w:t xml:space="preserve">infection </w:t>
      </w:r>
      <w:r w:rsidR="006836A1">
        <w:t>peak</w:t>
      </w:r>
      <w:r w:rsidR="0057313C">
        <w:t>s</w:t>
      </w:r>
      <w:r w:rsidR="006836A1">
        <w:t>.</w:t>
      </w:r>
    </w:p>
    <w:p w14:paraId="6E1578B0" w14:textId="4482EE81" w:rsidR="00313967" w:rsidRDefault="00E15AF0" w:rsidP="009C03BC">
      <w:pPr>
        <w:jc w:val="both"/>
      </w:pPr>
      <w:r>
        <w:t xml:space="preserve"> </w:t>
      </w:r>
    </w:p>
    <w:p w14:paraId="43E29570" w14:textId="03DAC11D" w:rsidR="00E626CB" w:rsidRDefault="00E626CB" w:rsidP="009C03BC">
      <w:pPr>
        <w:jc w:val="both"/>
      </w:pPr>
      <w:r>
        <w:t xml:space="preserve">Contemplating the </w:t>
      </w:r>
      <w:r w:rsidR="00CF1226">
        <w:t xml:space="preserve">early </w:t>
      </w:r>
      <w:r>
        <w:t>linear global data</w:t>
      </w:r>
      <w:r w:rsidR="00CF1226">
        <w:t xml:space="preserve">, </w:t>
      </w:r>
      <w:r>
        <w:t>see Fig. 1</w:t>
      </w:r>
      <w:r w:rsidR="00313967">
        <w:t>A and 1C</w:t>
      </w:r>
      <w:r>
        <w:t>, the author</w:t>
      </w:r>
      <w:r w:rsidR="00313967">
        <w:t>s</w:t>
      </w:r>
      <w:r>
        <w:t xml:space="preserve"> </w:t>
      </w:r>
      <w:r w:rsidR="00313967">
        <w:t xml:space="preserve">were </w:t>
      </w:r>
      <w:r>
        <w:t xml:space="preserve">struck by the similarities with bacterial viral proliferation kinetics inside a single cell and in evolution experiments </w:t>
      </w:r>
      <w:r w:rsidRPr="009B7339">
        <w:rPr>
          <w:i/>
          <w:iCs/>
        </w:rPr>
        <w:t>in vitro</w:t>
      </w:r>
      <w:r>
        <w:t>, which systematically show exponential growth giving way to linear growth in the absence of immunity</w:t>
      </w:r>
      <w:r w:rsidR="000A5FD6">
        <w:t xml:space="preserve"> </w:t>
      </w:r>
      <w:r w:rsidR="000A5FD6">
        <w:fldChar w:fldCharType="begin"/>
      </w:r>
      <w:r w:rsidR="00B16E3E">
        <w:instrText xml:space="preserve"> ADDIN EN.CITE &lt;EndNote&gt;&lt;Cite&gt;&lt;Author&gt;Yin&lt;/Author&gt;&lt;Year&gt;2018&lt;/Year&gt;&lt;RecNum&gt;26&lt;/RecNum&gt;&lt;DisplayText&gt;[25, 26]&lt;/DisplayText&gt;&lt;record&gt;&lt;rec-number&gt;26&lt;/rec-number&gt;&lt;foreign-keys&gt;&lt;key app="EN" db-id="pdvdwdpxbt9rxiedr06pz929t2ed5fatxsar" timestamp="1596449081"&gt;26&lt;/key&gt;&lt;/foreign-keys&gt;&lt;ref-type name="Journal Article"&gt;17&lt;/ref-type&gt;&lt;contributors&gt;&lt;authors&gt;&lt;author&gt;Yin, John&lt;/author&gt;&lt;author&gt;Redovich, Jacob&lt;/author&gt;&lt;/authors&gt;&lt;/contributors&gt;&lt;titles&gt;&lt;title&gt;Kinetic Modeling of Virus Growth in Cells&lt;/title&gt;&lt;secondary-title&gt;Microbiology and Molecular Biology Reviews&lt;/secondary-title&gt;&lt;/titles&gt;&lt;periodical&gt;&lt;full-title&gt;Microbiology and Molecular Biology Reviews&lt;/full-title&gt;&lt;/periodical&gt;&lt;pages&gt;e00066-17&lt;/pages&gt;&lt;volume&gt;82&lt;/volume&gt;&lt;number&gt;2&lt;/number&gt;&lt;dates&gt;&lt;year&gt;2018&lt;/year&gt;&lt;/dates&gt;&lt;urls&gt;&lt;related-urls&gt;&lt;url&gt;http://mmbr.asm.org/content/82/2/e00066-17.abstract&lt;/url&gt;&lt;/related-urls&gt;&lt;/urls&gt;&lt;electronic-resource-num&gt;10.1128/MMBR.00066-17&lt;/electronic-resource-num&gt;&lt;/record&gt;&lt;/Cite&gt;&lt;Cite&gt;&lt;Author&gt;Biebricher&lt;/Author&gt;&lt;Year&gt;1983&lt;/Year&gt;&lt;RecNum&gt;27&lt;/RecNum&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0A5FD6">
        <w:fldChar w:fldCharType="separate"/>
      </w:r>
      <w:r w:rsidR="00B16E3E">
        <w:rPr>
          <w:noProof/>
        </w:rPr>
        <w:t>[25, 26]</w:t>
      </w:r>
      <w:r w:rsidR="000A5FD6">
        <w:fldChar w:fldCharType="end"/>
      </w:r>
      <w:r>
        <w:t xml:space="preserve">. The fundamental reason for this is specific </w:t>
      </w:r>
      <w:r w:rsidR="008D4DAF">
        <w:t xml:space="preserve">host </w:t>
      </w:r>
      <w:r>
        <w:t>resource limitation, for example of the Q</w:t>
      </w:r>
      <w:r w:rsidR="006978B2">
        <w:t xml:space="preserve">ß viral </w:t>
      </w:r>
      <w:r>
        <w:t>replicase enzymes</w:t>
      </w:r>
      <w:r w:rsidR="006978B2">
        <w:t xml:space="preserve"> responsible for copying the RNA viral genome</w:t>
      </w:r>
      <w:r w:rsidR="009B7339">
        <w:t xml:space="preserve"> </w:t>
      </w:r>
      <w:r w:rsidR="00B16E3E">
        <w:fldChar w:fldCharType="begin"/>
      </w:r>
      <w:r w:rsidR="00B16E3E">
        <w:instrText xml:space="preserve"> ADDIN EN.CITE &lt;EndNote&gt;&lt;Cite&gt;&lt;Author&gt;Biebricher&lt;/Author&gt;&lt;Year&gt;1983&lt;/Year&gt;&lt;RecNum&gt;27&lt;/RecNum&gt;&lt;DisplayText&gt;[26]&lt;/DisplayText&gt;&lt;record&gt;&lt;rec-number&gt;27&lt;/rec-number&gt;&lt;foreign-keys&gt;&lt;key app="EN" db-id="pdvdwdpxbt9rxiedr06pz929t2ed5fatxsar" timestamp="1596449462"&gt;27&lt;/key&gt;&lt;/foreign-keys&gt;&lt;ref-type name="Journal Article"&gt;17&lt;/ref-type&gt;&lt;contributors&gt;&lt;authors&gt;&lt;author&gt;Biebricher, Christof K.&lt;/author&gt;&lt;author&gt;Eigen, Manfred&lt;/author&gt;&lt;author&gt;Gardiner, William C.&lt;/author&gt;&lt;/authors&gt;&lt;/contributors&gt;&lt;titles&gt;&lt;title&gt;Kinetics of ribonucleic acid replication&lt;/title&gt;&lt;secondary-title&gt;Biochemistry&lt;/secondary-title&gt;&lt;/titles&gt;&lt;periodical&gt;&lt;full-title&gt;Biochemistry&lt;/full-title&gt;&lt;/periodical&gt;&lt;pages&gt;2544-2559&lt;/pages&gt;&lt;volume&gt;22&lt;/volume&gt;&lt;number&gt;10&lt;/number&gt;&lt;dates&gt;&lt;year&gt;1983&lt;/year&gt;&lt;pub-dates&gt;&lt;date&gt;1983/05/10&lt;/date&gt;&lt;/pub-dates&gt;&lt;/dates&gt;&lt;publisher&gt;American Chemical Society&lt;/publisher&gt;&lt;isbn&gt;0006-2960&lt;/isbn&gt;&lt;urls&gt;&lt;related-urls&gt;&lt;url&gt;https://doi.org/10.1021/bi00279a036&lt;/url&gt;&lt;/related-urls&gt;&lt;/urls&gt;&lt;electronic-resource-num&gt;10.1021/bi00279a036&lt;/electronic-resource-num&gt;&lt;/record&gt;&lt;/Cite&gt;&lt;/EndNote&gt;</w:instrText>
      </w:r>
      <w:r w:rsidR="00B16E3E">
        <w:fldChar w:fldCharType="separate"/>
      </w:r>
      <w:r w:rsidR="00B16E3E">
        <w:rPr>
          <w:noProof/>
        </w:rPr>
        <w:t>[26]</w:t>
      </w:r>
      <w:r w:rsidR="00B16E3E">
        <w:fldChar w:fldCharType="end"/>
      </w:r>
      <w:r w:rsidR="006978B2">
        <w:t xml:space="preserve">. This, like the nesting site limitation in bird populations, </w:t>
      </w:r>
      <w:r w:rsidR="00313967">
        <w:t xml:space="preserve">has </w:t>
      </w:r>
      <w:r w:rsidR="006978B2">
        <w:t xml:space="preserve">a straightforward </w:t>
      </w:r>
      <w:r w:rsidR="00313967">
        <w:t>explanation</w:t>
      </w:r>
      <w:r w:rsidR="006978B2">
        <w:t>: when most replicase enzymes are occupied in the copying process with a particular RNA genome, they are not available for proliferation of other RNA, and the throughput of copied RNA becomes a constant, limited by the throughput of such cop</w:t>
      </w:r>
      <w:r w:rsidR="009B7339">
        <w:t>ying</w:t>
      </w:r>
      <w:r w:rsidR="006978B2">
        <w:t xml:space="preserve"> enzymes.</w:t>
      </w:r>
      <w:r w:rsidR="00591EE7">
        <w:t xml:space="preserve"> The author</w:t>
      </w:r>
      <w:r w:rsidR="00313967">
        <w:t>s</w:t>
      </w:r>
      <w:r w:rsidR="00591EE7">
        <w:t xml:space="preserve"> </w:t>
      </w:r>
      <w:r w:rsidR="00313967">
        <w:t xml:space="preserve">propose </w:t>
      </w:r>
      <w:r w:rsidR="00591EE7">
        <w:t xml:space="preserve">a </w:t>
      </w:r>
      <w:r w:rsidR="004A07DA">
        <w:t>similarly</w:t>
      </w:r>
      <w:r w:rsidR="00591EE7">
        <w:t xml:space="preserve"> </w:t>
      </w:r>
      <w:r w:rsidR="004A07DA">
        <w:t xml:space="preserve">endogenous </w:t>
      </w:r>
      <w:r w:rsidR="00591EE7">
        <w:t xml:space="preserve">mechanism </w:t>
      </w:r>
      <w:r w:rsidR="00313967">
        <w:t xml:space="preserve">that can </w:t>
      </w:r>
      <w:r w:rsidR="00591EE7">
        <w:t>account for the observed linear growth phase</w:t>
      </w:r>
      <w:r w:rsidR="00F51803">
        <w:t>s</w:t>
      </w:r>
      <w:r w:rsidR="00591EE7">
        <w:t xml:space="preserve"> for Covid-19 in societies shown in Fig. 1</w:t>
      </w:r>
      <w:r w:rsidR="00783CA3">
        <w:t xml:space="preserve"> A and C</w:t>
      </w:r>
      <w:r w:rsidR="00591EE7">
        <w:t>.</w:t>
      </w:r>
      <w:r w:rsidR="008D4DAF">
        <w:t xml:space="preserve"> </w:t>
      </w:r>
    </w:p>
    <w:p w14:paraId="2E9DE14F" w14:textId="79D96990" w:rsidR="009C70C1" w:rsidRDefault="009C70C1" w:rsidP="009C03BC">
      <w:pPr>
        <w:jc w:val="both"/>
      </w:pPr>
    </w:p>
    <w:p w14:paraId="24B3BFA9" w14:textId="642EC215" w:rsidR="009C70C1" w:rsidRDefault="009C70C1" w:rsidP="009C03BC">
      <w:pPr>
        <w:jc w:val="both"/>
      </w:pPr>
      <w:r>
        <w:t xml:space="preserve">We add </w:t>
      </w:r>
      <w:r w:rsidR="00F639C0">
        <w:t xml:space="preserve">an </w:t>
      </w:r>
      <w:r>
        <w:t xml:space="preserve">endogenous </w:t>
      </w:r>
      <w:r w:rsidR="00F639C0">
        <w:t xml:space="preserve">informed </w:t>
      </w:r>
      <w:r>
        <w:t xml:space="preserve">human cautionary response to simple compartmentalized </w:t>
      </w:r>
      <w:r w:rsidR="00B16E3E">
        <w:t xml:space="preserve">S(E)IR </w:t>
      </w:r>
      <w:r>
        <w:t xml:space="preserve">models in the following way. </w:t>
      </w:r>
      <w:r w:rsidR="00B9464A">
        <w:t>We split the population of susceptible individuals S into two classes S and S</w:t>
      </w:r>
      <w:r w:rsidR="00B9464A" w:rsidRPr="00B9464A">
        <w:rPr>
          <w:vertAlign w:val="subscript"/>
        </w:rPr>
        <w:t>c</w:t>
      </w:r>
      <w:r w:rsidR="00B9464A">
        <w:t>, the former acting unaffectedly and hence experiencing exposure to the virus at the initial rate, the latter exercising informed caution and hence reducing their exposure to the virus by a factor c</w:t>
      </w:r>
      <w:r w:rsidR="00B9464A" w:rsidRPr="00B9464A">
        <w:rPr>
          <w:vertAlign w:val="subscript"/>
        </w:rPr>
        <w:t>0</w:t>
      </w:r>
      <w:r w:rsidR="004A07DA">
        <w:rPr>
          <w:vertAlign w:val="subscript"/>
        </w:rPr>
        <w:t xml:space="preserve"> </w:t>
      </w:r>
      <w:r w:rsidR="00B9464A">
        <w:t>&lt;</w:t>
      </w:r>
      <w:r w:rsidR="004A07DA">
        <w:t xml:space="preserve"> </w:t>
      </w:r>
      <w:r w:rsidR="00B9464A">
        <w:t xml:space="preserve">1. </w:t>
      </w:r>
      <w:r>
        <w:t xml:space="preserve">We </w:t>
      </w:r>
      <w:r w:rsidR="00B9464A">
        <w:t xml:space="preserve">then </w:t>
      </w:r>
      <w:r>
        <w:t>identify the subpopulation</w:t>
      </w:r>
      <w:r w:rsidR="00FA4D34">
        <w:t xml:space="preserve"> </w:t>
      </w:r>
      <w:r w:rsidR="0024322C">
        <w:t xml:space="preserve">C </w:t>
      </w:r>
      <w:r w:rsidR="00FA4D34">
        <w:t>in the deterministic population model most indicative of the negative impact of the disease for the population</w:t>
      </w:r>
      <w:r w:rsidR="00D57DEA">
        <w:t>, as the trigger for this response</w:t>
      </w:r>
      <w:r w:rsidR="00FA4D34">
        <w:t xml:space="preserve">. For example, in the case of the simple SIR model, it is the class </w:t>
      </w:r>
      <w:r w:rsidR="0024322C">
        <w:t>C=</w:t>
      </w:r>
      <w:r w:rsidR="00FA4D34">
        <w:t xml:space="preserve">I of infected individuals, and </w:t>
      </w:r>
      <w:r w:rsidR="00F639C0">
        <w:t xml:space="preserve">more realistically </w:t>
      </w:r>
      <w:r w:rsidR="00FA4D34">
        <w:t>in the SEI3R model, which adds an exposed class E of not yet infectious individuals and two additional classes I</w:t>
      </w:r>
      <w:r w:rsidR="00FA4D34" w:rsidRPr="00FA4D34">
        <w:rPr>
          <w:vertAlign w:val="subscript"/>
        </w:rPr>
        <w:t>2</w:t>
      </w:r>
      <w:r w:rsidR="00FA4D34">
        <w:t xml:space="preserve"> and I</w:t>
      </w:r>
      <w:r w:rsidR="00FA4D34">
        <w:rPr>
          <w:vertAlign w:val="subscript"/>
        </w:rPr>
        <w:t xml:space="preserve">3 </w:t>
      </w:r>
      <w:r w:rsidR="00FA4D34">
        <w:t xml:space="preserve">of infectious individuals (in hospital and in intensive care respectively), it is the class </w:t>
      </w:r>
      <w:r w:rsidR="0024322C">
        <w:t>C=</w:t>
      </w:r>
      <w:r w:rsidR="00FA4D34">
        <w:t>I</w:t>
      </w:r>
      <w:r w:rsidR="00FA4D34">
        <w:rPr>
          <w:vertAlign w:val="subscript"/>
        </w:rPr>
        <w:t xml:space="preserve">3.  </w:t>
      </w:r>
      <w:r w:rsidR="00FA4D34">
        <w:t xml:space="preserve">Although </w:t>
      </w:r>
      <w:r w:rsidR="00F639C0">
        <w:t xml:space="preserve">one may expect that </w:t>
      </w:r>
      <w:r w:rsidR="00FA4D34">
        <w:t xml:space="preserve">the number of deaths also dramatically influences the execution of caution, it is a cumulative category which does not reflect the current situation as </w:t>
      </w:r>
      <w:r w:rsidR="007238FC">
        <w:t xml:space="preserve">does </w:t>
      </w:r>
      <w:r w:rsidR="00FA4D34">
        <w:t>I or I</w:t>
      </w:r>
      <w:r w:rsidR="00FA4D34">
        <w:rPr>
          <w:vertAlign w:val="subscript"/>
        </w:rPr>
        <w:t>3</w:t>
      </w:r>
      <w:r w:rsidR="00FA4D34">
        <w:t>. In fact, the daily number of deaths would be an appropriate indicator</w:t>
      </w:r>
      <w:r w:rsidR="00B16E3E">
        <w:t>,</w:t>
      </w:r>
      <w:r w:rsidR="00FA4D34">
        <w:t xml:space="preserve"> </w:t>
      </w:r>
      <w:r w:rsidR="00F639C0">
        <w:t>but this</w:t>
      </w:r>
      <w:r w:rsidR="00FA4D34">
        <w:t xml:space="preserve"> is </w:t>
      </w:r>
      <w:r w:rsidR="00F639C0">
        <w:t>simply</w:t>
      </w:r>
      <w:r w:rsidR="007238FC">
        <w:t xml:space="preserve"> </w:t>
      </w:r>
      <w:r w:rsidR="00FA4D34">
        <w:t xml:space="preserve">proportional to </w:t>
      </w:r>
      <w:r w:rsidR="00997612">
        <w:t xml:space="preserve">C as chosen: </w:t>
      </w:r>
      <w:r w:rsidR="00FA4D34">
        <w:t xml:space="preserve">I in the </w:t>
      </w:r>
      <w:r w:rsidR="00D57DEA">
        <w:t xml:space="preserve">SIR </w:t>
      </w:r>
      <w:r w:rsidR="00997612">
        <w:t xml:space="preserve">and SEIR </w:t>
      </w:r>
      <w:r w:rsidR="00D57DEA">
        <w:t>model</w:t>
      </w:r>
      <w:r w:rsidR="00997612">
        <w:t>s</w:t>
      </w:r>
      <w:r w:rsidR="00D57DEA">
        <w:t xml:space="preserve"> and I</w:t>
      </w:r>
      <w:r w:rsidR="00D57DEA">
        <w:rPr>
          <w:vertAlign w:val="subscript"/>
        </w:rPr>
        <w:t>3</w:t>
      </w:r>
      <w:r w:rsidR="00D57DEA">
        <w:t xml:space="preserve"> in the SEI3R model.</w:t>
      </w:r>
    </w:p>
    <w:p w14:paraId="75A4F2E3" w14:textId="5406ED64" w:rsidR="00D57DEA" w:rsidRDefault="00D57DEA" w:rsidP="009C03BC">
      <w:pPr>
        <w:jc w:val="both"/>
      </w:pPr>
    </w:p>
    <w:p w14:paraId="45FFD7F0" w14:textId="0311273B" w:rsidR="00B9464A" w:rsidRDefault="00D57DEA" w:rsidP="009C03BC">
      <w:pPr>
        <w:jc w:val="both"/>
      </w:pPr>
      <w:r>
        <w:t>To capture the response to this cautionary trigger</w:t>
      </w:r>
      <w:r w:rsidR="007238FC">
        <w:t>,</w:t>
      </w:r>
      <w:r>
        <w:t xml:space="preserve"> we </w:t>
      </w:r>
      <w:r w:rsidR="00B9464A">
        <w:t>employ</w:t>
      </w:r>
      <w:r>
        <w:t xml:space="preserve"> a simple </w:t>
      </w:r>
      <w:r w:rsidR="00F639C0">
        <w:t xml:space="preserve">reaction mechanism: a </w:t>
      </w:r>
      <w:r>
        <w:t xml:space="preserve">reversible caution binding mechanism. </w:t>
      </w:r>
      <w:r w:rsidR="00CF1226">
        <w:t xml:space="preserve">Individuals observing the pandemic can be triggered to become cautious but after a while also shed this caution. </w:t>
      </w:r>
      <w:r>
        <w:t xml:space="preserve"> </w:t>
      </w:r>
      <w:r w:rsidR="00CF1226">
        <w:t xml:space="preserve">So the model </w:t>
      </w:r>
      <w:r>
        <w:t xml:space="preserve">involves </w:t>
      </w:r>
      <w:r w:rsidR="00F639C0">
        <w:t xml:space="preserve">both </w:t>
      </w:r>
      <w:r>
        <w:t xml:space="preserve">a </w:t>
      </w:r>
      <w:r w:rsidR="00CF1226">
        <w:t xml:space="preserve">forward </w:t>
      </w:r>
      <w:r>
        <w:t xml:space="preserve">transition of unaffected susceptible individuals </w:t>
      </w:r>
      <w:r w:rsidR="007238FC">
        <w:t xml:space="preserve">S </w:t>
      </w:r>
      <w:r>
        <w:t>to cautious individuals</w:t>
      </w:r>
      <w:r w:rsidR="007238FC">
        <w:t xml:space="preserve"> S</w:t>
      </w:r>
      <w:r w:rsidR="007238FC" w:rsidRPr="007238FC">
        <w:rPr>
          <w:vertAlign w:val="subscript"/>
        </w:rPr>
        <w:t>c</w:t>
      </w:r>
      <w:r>
        <w:t xml:space="preserve">, </w:t>
      </w:r>
      <w:r w:rsidR="007238FC">
        <w:t xml:space="preserve">with a rate </w:t>
      </w:r>
      <w:r>
        <w:t xml:space="preserve">proportional to the product </w:t>
      </w:r>
      <w:r w:rsidR="00997612">
        <w:t xml:space="preserve">S*C of </w:t>
      </w:r>
      <w:r>
        <w:t xml:space="preserve">their population </w:t>
      </w:r>
      <w:r w:rsidR="0057313C">
        <w:t xml:space="preserve">fractions </w:t>
      </w:r>
      <w:r>
        <w:t xml:space="preserve">(as in the law of mass action for chemical interactions), as well as a reverse transition from cautious individuals to individuals acting unaffectedly, proportional to the </w:t>
      </w:r>
      <w:r w:rsidR="0057313C">
        <w:t>fraction</w:t>
      </w:r>
      <w:r>
        <w:t xml:space="preserve"> </w:t>
      </w:r>
      <w:r w:rsidR="0057313C">
        <w:t>S</w:t>
      </w:r>
      <w:r w:rsidR="0057313C" w:rsidRPr="007238FC">
        <w:rPr>
          <w:vertAlign w:val="subscript"/>
        </w:rPr>
        <w:t>c</w:t>
      </w:r>
      <w:r w:rsidR="0057313C">
        <w:t xml:space="preserve"> </w:t>
      </w:r>
      <w:r>
        <w:t>of cautious individuals (</w:t>
      </w:r>
      <w:r w:rsidR="00895D36">
        <w:t>resulting</w:t>
      </w:r>
      <w:r>
        <w:t xml:space="preserve"> in a natural </w:t>
      </w:r>
      <w:r w:rsidR="00895D36">
        <w:t xml:space="preserve">single exponential </w:t>
      </w:r>
      <w:r>
        <w:t>decay of caution</w:t>
      </w:r>
      <w:r w:rsidR="00895D36">
        <w:t xml:space="preserve"> in time). The mechanism and equations of two representative endogenous caution models are shown in Fig. </w:t>
      </w:r>
      <w:r w:rsidR="00C35442">
        <w:t>2</w:t>
      </w:r>
      <w:r w:rsidR="00895D36">
        <w:t xml:space="preserve">. Note that </w:t>
      </w:r>
      <w:r w:rsidR="0024322C">
        <w:t xml:space="preserve">in </w:t>
      </w:r>
      <w:r w:rsidR="00997612">
        <w:t>our</w:t>
      </w:r>
      <w:r w:rsidR="0024322C">
        <w:t xml:space="preserve"> </w:t>
      </w:r>
      <w:r w:rsidR="00F639C0">
        <w:t>first approach</w:t>
      </w:r>
      <w:r w:rsidR="0024322C">
        <w:t xml:space="preserve">, </w:t>
      </w:r>
      <w:r w:rsidR="00895D36">
        <w:t xml:space="preserve">we </w:t>
      </w:r>
      <w:r w:rsidR="00997612">
        <w:t>did</w:t>
      </w:r>
      <w:r w:rsidR="00895D36">
        <w:t xml:space="preserve"> not distinguish between cautious and </w:t>
      </w:r>
      <w:r w:rsidR="00F639C0">
        <w:t>non-</w:t>
      </w:r>
      <w:r w:rsidR="00895D36">
        <w:t xml:space="preserve">cautious exposed or infected individuals </w:t>
      </w:r>
      <w:r w:rsidR="0057313C">
        <w:t xml:space="preserve">E, </w:t>
      </w:r>
      <w:r w:rsidR="00895D36">
        <w:t>I</w:t>
      </w:r>
      <w:r w:rsidR="00997612">
        <w:t xml:space="preserve"> for simplicity, but for consistency this should be done, especially for the class E (individuals do not know that they are exposed). </w:t>
      </w:r>
      <w:r w:rsidR="0024322C">
        <w:t xml:space="preserve">We have tested the impact of </w:t>
      </w:r>
      <w:r w:rsidR="006B7A29">
        <w:lastRenderedPageBreak/>
        <w:t xml:space="preserve">including cautioned classes for all non-hospitalized </w:t>
      </w:r>
      <w:r w:rsidR="00997612">
        <w:t xml:space="preserve"> </w:t>
      </w:r>
      <w:r w:rsidR="006B7A29">
        <w:t xml:space="preserve">individuals </w:t>
      </w:r>
      <w:r w:rsidR="0024322C">
        <w:t>in a second set of models</w:t>
      </w:r>
      <w:r w:rsidR="00F639C0">
        <w:t xml:space="preserve">, also shown in Fig. </w:t>
      </w:r>
      <w:r w:rsidR="00C35442">
        <w:t>2</w:t>
      </w:r>
      <w:r w:rsidR="0024322C">
        <w:t>, which share the prediction of a linear phase</w:t>
      </w:r>
      <w:r w:rsidR="00760B56">
        <w:t>, with a stronger impact of caution</w:t>
      </w:r>
      <w:r w:rsidR="0024322C">
        <w:t xml:space="preserve">. </w:t>
      </w:r>
      <w:r w:rsidR="00895D36">
        <w:t>Once in hospital</w:t>
      </w:r>
      <w:r w:rsidR="00CF1226">
        <w:t>,</w:t>
      </w:r>
      <w:r w:rsidR="00895D36">
        <w:t xml:space="preserve"> we assume naturally that all individuals are exercising </w:t>
      </w:r>
      <w:r w:rsidR="0024322C">
        <w:t>(</w:t>
      </w:r>
      <w:r w:rsidR="00895D36">
        <w:t>or having exercised for them</w:t>
      </w:r>
      <w:r w:rsidR="0024322C">
        <w:t xml:space="preserve"> by hospital staff)</w:t>
      </w:r>
      <w:r w:rsidR="00895D36">
        <w:t xml:space="preserve"> a significant degree of caution.</w:t>
      </w:r>
      <w:r w:rsidR="007238FC">
        <w:t xml:space="preserve"> </w:t>
      </w:r>
      <w:r w:rsidR="00006C70">
        <w:t>Further model distinctions are analysed in the SI.</w:t>
      </w:r>
    </w:p>
    <w:p w14:paraId="6FC0F3C0" w14:textId="77777777" w:rsidR="00B9464A" w:rsidRDefault="00B9464A" w:rsidP="009C03BC">
      <w:pPr>
        <w:jc w:val="both"/>
      </w:pPr>
    </w:p>
    <w:p w14:paraId="73EA5E2C" w14:textId="398F6C2D" w:rsidR="004200C1" w:rsidRDefault="00F639C0" w:rsidP="004200C1">
      <w:pPr>
        <w:jc w:val="both"/>
        <w:rPr>
          <w:rFonts w:eastAsiaTheme="minorEastAsia"/>
        </w:rPr>
      </w:pPr>
      <w:r>
        <w:t>An alternative</w:t>
      </w:r>
      <w:r w:rsidR="007238FC">
        <w:t xml:space="preserve"> threshold trigger response replaces the product law by a threshold activation rate </w:t>
      </w:r>
      <w:r w:rsidR="0024322C">
        <w:t xml:space="preserve">of the form </w:t>
      </w:r>
      <m:oMath>
        <m:f>
          <m:fPr>
            <m:ctrlPr>
              <w:rPr>
                <w:rFonts w:ascii="Cambria Math" w:hAnsi="Cambria Math"/>
                <w:i/>
              </w:rPr>
            </m:ctrlPr>
          </m:fPr>
          <m:num>
            <m:r>
              <w:rPr>
                <w:rFonts w:ascii="Cambria Math" w:hAnsi="Cambria Math"/>
              </w:rPr>
              <m:t>1</m:t>
            </m:r>
          </m:num>
          <m:den>
            <m:sSup>
              <m:sSupPr>
                <m:ctrlPr>
                  <w:rPr>
                    <w:rFonts w:ascii="Cambria Math" w:hAnsi="Cambria Math"/>
                    <w:i/>
                  </w:rPr>
                </m:ctrlPr>
              </m:sSupPr>
              <m:e>
                <m:r>
                  <w:rPr>
                    <w:rFonts w:ascii="Cambria Math" w:hAnsi="Cambria Math"/>
                  </w:rPr>
                  <m:t>1+e</m:t>
                </m:r>
              </m:e>
              <m:sup>
                <m:r>
                  <w:rPr>
                    <w:rFonts w:ascii="Cambria Math" w:hAnsi="Cambria Math"/>
                  </w:rPr>
                  <m:t>-αx</m:t>
                </m:r>
              </m:sup>
            </m:sSup>
          </m:den>
        </m:f>
      </m:oMath>
      <w:r w:rsidR="0024322C">
        <w:rPr>
          <w:rFonts w:eastAsiaTheme="minorEastAsia"/>
        </w:rPr>
        <w:t xml:space="preserve"> where </w:t>
      </w:r>
      <m:oMath>
        <m:r>
          <w:rPr>
            <w:rFonts w:ascii="Cambria Math" w:eastAsiaTheme="minorEastAsia" w:hAnsi="Cambria Math"/>
          </w:rPr>
          <m:t>x</m:t>
        </m:r>
      </m:oMath>
      <w:r w:rsidR="0024322C">
        <w:rPr>
          <w:rFonts w:eastAsiaTheme="minorEastAsia"/>
        </w:rPr>
        <w:t xml:space="preserve"> is the </w:t>
      </w:r>
      <w:r w:rsidR="00760B56">
        <w:rPr>
          <w:rFonts w:eastAsiaTheme="minorEastAsia"/>
        </w:rPr>
        <w:t xml:space="preserve">difference between the </w:t>
      </w:r>
      <w:r w:rsidR="006B7A29">
        <w:rPr>
          <w:rFonts w:eastAsiaTheme="minorEastAsia"/>
        </w:rPr>
        <w:t>endogenous</w:t>
      </w:r>
      <w:r w:rsidR="00760B56">
        <w:rPr>
          <w:rFonts w:eastAsiaTheme="minorEastAsia"/>
        </w:rPr>
        <w:t xml:space="preserve"> cautionary trigger signal introduced above and a threshold value (e.g. 25% of hospital ICUs being occupied)</w:t>
      </w:r>
      <w:r>
        <w:rPr>
          <w:rFonts w:eastAsiaTheme="minorEastAsia"/>
        </w:rPr>
        <w:t xml:space="preserve"> and </w:t>
      </w:r>
      <m:oMath>
        <m:r>
          <w:rPr>
            <w:rFonts w:ascii="Cambria Math" w:eastAsiaTheme="minorEastAsia" w:hAnsi="Cambria Math"/>
          </w:rPr>
          <m:t>α</m:t>
        </m:r>
      </m:oMath>
      <w:r w:rsidR="00760B56">
        <w:rPr>
          <w:rFonts w:eastAsiaTheme="minorEastAsia"/>
        </w:rPr>
        <w:t xml:space="preserve"> </w:t>
      </w:r>
      <w:r>
        <w:rPr>
          <w:rFonts w:eastAsiaTheme="minorEastAsia"/>
        </w:rPr>
        <w:t>describes the sharpness of the transition. While this may be required to fit accurately the sudden press</w:t>
      </w:r>
      <w:r w:rsidR="0057313C">
        <w:rPr>
          <w:rFonts w:eastAsiaTheme="minorEastAsia"/>
        </w:rPr>
        <w:t>-</w:t>
      </w:r>
      <w:r>
        <w:rPr>
          <w:rFonts w:eastAsiaTheme="minorEastAsia"/>
        </w:rPr>
        <w:t>amplified responses to reports of rising death tolls</w:t>
      </w:r>
      <w:r w:rsidR="001C76B6">
        <w:rPr>
          <w:rFonts w:eastAsiaTheme="minorEastAsia"/>
        </w:rPr>
        <w:t>, it is not essential to explain the observed long linear response phases.</w:t>
      </w:r>
      <w:r w:rsidR="004200C1">
        <w:rPr>
          <w:rFonts w:eastAsiaTheme="minorEastAsia"/>
        </w:rPr>
        <w:t xml:space="preserve"> It is clear that human caution response is related to risk assessment and much more complex than our simple model </w:t>
      </w:r>
      <w:r w:rsidR="004200C1">
        <w:rPr>
          <w:rFonts w:eastAsiaTheme="minorEastAsia"/>
        </w:rPr>
        <w:fldChar w:fldCharType="begin"/>
      </w:r>
      <w:r w:rsidR="004200C1">
        <w:rPr>
          <w:rFonts w:eastAsiaTheme="minorEastAsia"/>
        </w:rPr>
        <w:instrText xml:space="preserve"> ADDIN EN.CITE &lt;EndNote&gt;&lt;Cite&gt;&lt;Author&gt;Richard Eiser&lt;/Author&gt;&lt;Year&gt;2012&lt;/Year&gt;&lt;RecNum&gt;29&lt;/RecNum&gt;&lt;DisplayText&gt;[27]&lt;/DisplayText&gt;&lt;record&gt;&lt;rec-number&gt;29&lt;/rec-number&gt;&lt;foreign-keys&gt;&lt;key app="EN" db-id="pdvdwdpxbt9rxiedr06pz929t2ed5fatxsar" timestamp="1597305978"&gt;29&lt;/key&gt;&lt;/foreign-keys&gt;&lt;ref-type name="Journal Article"&gt;17&lt;/ref-type&gt;&lt;contributors&gt;&lt;authors&gt;&lt;author&gt;Richard Eiser, J.&lt;/author&gt;&lt;author&gt;Bostrom, Ann&lt;/author&gt;&lt;author&gt;Burton, Ian&lt;/author&gt;&lt;author&gt;Johnston, David M.&lt;/author&gt;&lt;author&gt;McClure, John&lt;/author&gt;&lt;author&gt;Paton, Douglas&lt;/author&gt;&lt;author&gt;van der Pligt, Joop&lt;/author&gt;&lt;author&gt;White, Mathew P.&lt;/author&gt;&lt;/authors&gt;&lt;/contributors&gt;&lt;titles&gt;&lt;title&gt;Risk interpretation and action: A conceptual framework for responses to natural hazards&lt;/title&gt;&lt;secondary-title&gt;International Journal of Disaster Risk Reduction&lt;/secondary-title&gt;&lt;/titles&gt;&lt;periodical&gt;&lt;full-title&gt;International Journal of Disaster Risk Reduction&lt;/full-title&gt;&lt;/periodical&gt;&lt;pages&gt;5-16&lt;/pages&gt;&lt;volume&gt;1&lt;/volume&gt;&lt;keywords&gt;&lt;keyword&gt;Risk&lt;/keyword&gt;&lt;keyword&gt;Hazard&lt;/keyword&gt;&lt;keyword&gt;Interpretation&lt;/keyword&gt;&lt;keyword&gt;Decision&lt;/keyword&gt;&lt;keyword&gt;Trust&lt;/keyword&gt;&lt;/keywords&gt;&lt;dates&gt;&lt;year&gt;2012&lt;/year&gt;&lt;pub-dates&gt;&lt;date&gt;2012/10/01/&lt;/date&gt;&lt;/pub-dates&gt;&lt;/dates&gt;&lt;isbn&gt;2212-4209&lt;/isbn&gt;&lt;urls&gt;&lt;related-urls&gt;&lt;url&gt;http://www.sciencedirect.com/science/article/pii/S2212420912000040&lt;/url&gt;&lt;/related-urls&gt;&lt;/urls&gt;&lt;electronic-resource-num&gt;https://doi.org/10.1016/j.ijdrr.2012.05.002&lt;/electronic-resource-num&gt;&lt;/record&gt;&lt;/Cite&gt;&lt;/EndNote&gt;</w:instrText>
      </w:r>
      <w:r w:rsidR="004200C1">
        <w:rPr>
          <w:rFonts w:eastAsiaTheme="minorEastAsia"/>
        </w:rPr>
        <w:fldChar w:fldCharType="separate"/>
      </w:r>
      <w:r w:rsidR="004200C1">
        <w:rPr>
          <w:rFonts w:eastAsiaTheme="minorEastAsia"/>
          <w:noProof/>
        </w:rPr>
        <w:t>[27]</w:t>
      </w:r>
      <w:r w:rsidR="004200C1">
        <w:rPr>
          <w:rFonts w:eastAsiaTheme="minorEastAsia"/>
        </w:rPr>
        <w:fldChar w:fldCharType="end"/>
      </w:r>
      <w:r w:rsidR="004200C1">
        <w:rPr>
          <w:rFonts w:eastAsiaTheme="minorEastAsia"/>
        </w:rPr>
        <w:t xml:space="preserve">. We shall discuss this further below. </w:t>
      </w:r>
    </w:p>
    <w:p w14:paraId="012BBB6B" w14:textId="77777777" w:rsidR="004200C1" w:rsidRDefault="004200C1" w:rsidP="004200C1">
      <w:pPr>
        <w:jc w:val="both"/>
        <w:rPr>
          <w:rFonts w:eastAsiaTheme="minorEastAsia"/>
        </w:rPr>
      </w:pPr>
    </w:p>
    <w:p w14:paraId="767C3F4B" w14:textId="3002D062" w:rsidR="00B15680" w:rsidRDefault="0004656E" w:rsidP="0004656E">
      <w:pPr>
        <w:jc w:val="both"/>
      </w:pPr>
      <w:r>
        <w:t>The generic linear phases of growth for the cumulative confirmed cases are surveyed in data taken from Johns Hopkins University database, using a rolling average over 7 days to remove prominent weekly variations in reporting and some fluctuations, in Fig 1</w:t>
      </w:r>
      <w:r w:rsidR="00B15680">
        <w:t>A</w:t>
      </w:r>
      <w:r>
        <w:t xml:space="preserve"> for 7 major European countries (Italy, Spain, Germany, France, UK, and for comparison Sweden and Turkey) as well as for the 7 countries (US, Brazil, India, Russia, South Africa, Mexico, Peru) with the most cases (on Aug 1 2020)</w:t>
      </w:r>
      <w:r w:rsidR="00B15680">
        <w:t xml:space="preserve"> in Fig 1B</w:t>
      </w:r>
      <w:r>
        <w:t>. Despite the differences in detail, all the comparatively mature responses in Europe demonstrate an extended linear phase of growth</w:t>
      </w:r>
      <w:r w:rsidR="00B15680">
        <w:t>, which is markedly different from the herd immunity saturation common to the S(E)IR family of models.</w:t>
      </w:r>
      <w:r>
        <w:t xml:space="preserve"> </w:t>
      </w:r>
      <w:r w:rsidR="00B15680">
        <w:t xml:space="preserve">The saturation also takes place well before the percentage of infectives can cause any effective herd immunity. </w:t>
      </w:r>
      <w:r>
        <w:t xml:space="preserve">Although still in the pre-saturation phase for </w:t>
      </w:r>
      <w:r w:rsidR="001D3AEF">
        <w:t>some</w:t>
      </w:r>
      <w:r w:rsidR="00B15680">
        <w:t xml:space="preserve"> </w:t>
      </w:r>
      <w:r w:rsidR="001D3AEF">
        <w:t xml:space="preserve">(notably </w:t>
      </w:r>
      <w:r w:rsidR="00B15680">
        <w:t>India</w:t>
      </w:r>
      <w:r w:rsidR="001D3AEF">
        <w:t>)</w:t>
      </w:r>
      <w:r>
        <w:t xml:space="preserve">, the </w:t>
      </w:r>
      <w:r w:rsidR="001D3AEF">
        <w:t>other</w:t>
      </w:r>
      <w:r>
        <w:t xml:space="preserve"> </w:t>
      </w:r>
      <w:r w:rsidR="00B15680">
        <w:t>largest Covid-19 epidemic</w:t>
      </w:r>
      <w:r>
        <w:t xml:space="preserve"> countries </w:t>
      </w:r>
      <w:r w:rsidR="001D3AEF">
        <w:t xml:space="preserve">in Fig. 1B </w:t>
      </w:r>
      <w:r w:rsidR="00B15680">
        <w:t xml:space="preserve">also demonstrate an extended linear saturation response (two such phases with differing </w:t>
      </w:r>
      <w:r w:rsidR="009723F1">
        <w:t>levels</w:t>
      </w:r>
      <w:r w:rsidR="00B15680">
        <w:t xml:space="preserve"> are visible in the US data).</w:t>
      </w:r>
      <w:r w:rsidR="001D3AEF">
        <w:t xml:space="preserve"> </w:t>
      </w:r>
    </w:p>
    <w:p w14:paraId="0BA0CB22" w14:textId="241A3606" w:rsidR="00760B56" w:rsidRDefault="00760B56" w:rsidP="009C03BC">
      <w:pPr>
        <w:jc w:val="both"/>
      </w:pPr>
    </w:p>
    <w:p w14:paraId="3B8D7BCE" w14:textId="3294EEF2" w:rsidR="00B81293" w:rsidRDefault="001C76B6" w:rsidP="009C03BC">
      <w:pPr>
        <w:jc w:val="both"/>
      </w:pPr>
      <w:r>
        <w:t xml:space="preserve">We </w:t>
      </w:r>
      <w:r w:rsidR="001D3AEF">
        <w:t>solved the ordinary differential equations of each model</w:t>
      </w:r>
      <w:r w:rsidR="000A5341">
        <w:t>,</w:t>
      </w:r>
      <w:r w:rsidR="00B81293">
        <w:t xml:space="preserve"> using the </w:t>
      </w:r>
      <w:r w:rsidR="000A5341">
        <w:t xml:space="preserve">python </w:t>
      </w:r>
      <w:r w:rsidR="00B81293">
        <w:t xml:space="preserve">modelling package </w:t>
      </w:r>
      <w:proofErr w:type="spellStart"/>
      <w:r w:rsidR="00B81293">
        <w:t>Py</w:t>
      </w:r>
      <w:r w:rsidR="00D9479B">
        <w:t>Gom</w:t>
      </w:r>
      <w:proofErr w:type="spellEnd"/>
      <w:r w:rsidR="00D9479B">
        <w:t xml:space="preserve"> </w:t>
      </w:r>
      <w:r w:rsidR="00D9479B">
        <w:fldChar w:fldCharType="begin"/>
      </w:r>
      <w:r w:rsidR="00D9479B">
        <w:instrText xml:space="preserve"> ADDIN EN.CITE &lt;EndNote&gt;&lt;Cite&gt;&lt;Author&gt;Tye&lt;/Author&gt;&lt;Year&gt;2018&lt;/Year&gt;&lt;RecNum&gt;30&lt;/RecNum&gt;&lt;DisplayText&gt;[28]&lt;/DisplayText&gt;&lt;record&gt;&lt;rec-number&gt;30&lt;/rec-number&gt;&lt;foreign-keys&gt;&lt;key app="EN" db-id="pdvdwdpxbt9rxiedr06pz929t2ed5fatxsar" timestamp="1598265670"&gt;30&lt;/key&gt;&lt;/foreign-keys&gt;&lt;ref-type name="Journal Article"&gt;17&lt;/ref-type&gt;&lt;contributors&gt;&lt;authors&gt;&lt;author&gt;Tye, Edwin&lt;/author&gt;&lt;author&gt;Finnie, Thomas J R&lt;/author&gt;&lt;author&gt;Hall, Ian&lt;/author&gt;&lt;author&gt;Leach, Steve&lt;/author&gt;&lt;/authors&gt;&lt;/contributors&gt;&lt;titles&gt;&lt;title&gt;PyGOM - A Python Package for Simplifying Modelling with Systems of Ordinary Differential Equations&lt;/title&gt;&lt;secondary-title&gt;ArXiv&lt;/secondary-title&gt;&lt;/titles&gt;&lt;periodical&gt;&lt;full-title&gt;ArXiv&lt;/full-title&gt;&lt;/periodical&gt;&lt;volume&gt;abs/1803.06934&lt;/volume&gt;&lt;dates&gt;&lt;year&gt;2018&lt;/year&gt;&lt;/dates&gt;&lt;urls&gt;&lt;/urls&gt;&lt;/record&gt;&lt;/Cite&gt;&lt;/EndNote&gt;</w:instrText>
      </w:r>
      <w:r w:rsidR="00D9479B">
        <w:fldChar w:fldCharType="separate"/>
      </w:r>
      <w:r w:rsidR="00D9479B">
        <w:rPr>
          <w:noProof/>
        </w:rPr>
        <w:t>[28]</w:t>
      </w:r>
      <w:r w:rsidR="00D9479B">
        <w:fldChar w:fldCharType="end"/>
      </w:r>
      <w:r w:rsidR="00B81293">
        <w:t xml:space="preserve"> (with its interface to SciPy)</w:t>
      </w:r>
      <w:r w:rsidR="000A5341">
        <w:t xml:space="preserve"> for convenience</w:t>
      </w:r>
      <w:r w:rsidR="00B81293">
        <w:t xml:space="preserve">. </w:t>
      </w:r>
      <w:r w:rsidR="001A4D37">
        <w:t xml:space="preserve">We modelled the impact of endogenous caution on three successively more realistic models from the SIR family: SIR, SEIR and SEI3R. The first two are the classic early epidemic models, the second including delays associated with incubation of the disease in exposed non-infectious individuals, while the third involves the important progression of infected individuals to two severely infected </w:t>
      </w:r>
      <w:r w:rsidR="00EE16A3">
        <w:t>groups with different responses</w:t>
      </w:r>
      <w:r w:rsidR="001A4D37">
        <w:t>, hospitalized and in critical care</w:t>
      </w:r>
      <w:r w:rsidR="001003C1">
        <w:t xml:space="preserve"> </w:t>
      </w:r>
      <w:r w:rsidR="00B776D8">
        <w:fldChar w:fldCharType="begin"/>
      </w:r>
      <w:r w:rsidR="00B776D8">
        <w:instrText xml:space="preserve"> ADDIN EN.CITE &lt;EndNote&gt;&lt;Cite&gt;&lt;Author&gt;A.&lt;/Author&gt;&lt;Year&gt;2020&lt;/Year&gt;&lt;RecNum&gt;31&lt;/RecNum&gt;&lt;DisplayText&gt;[29]&lt;/DisplayText&gt;&lt;record&gt;&lt;rec-number&gt;31&lt;/rec-number&gt;&lt;foreign-keys&gt;&lt;key app="EN" db-id="pdvdwdpxbt9rxiedr06pz929t2ed5fatxsar" timestamp="1598270804"&gt;31&lt;/key&gt;&lt;/foreign-keys&gt;&lt;ref-type name="Electronic Article"&gt;43&lt;/ref-type&gt;&lt;contributors&gt;&lt;authors&gt;&lt;author&gt;Hill, A.&lt;/author&gt;&lt;author&gt;Levy, M.&lt;/author&gt;&lt;author&gt;Xie, S. &lt;/author&gt;&lt;author&gt;Sheen, S.&lt;/author&gt;&lt;author&gt;Shinnick, J.&lt;/author&gt;&lt;author&gt;Gheorghe, A.&lt;/author&gt;&lt;author&gt;Rehmann, C.&lt;/author&gt;&lt;/authors&gt;&lt;/contributors&gt;&lt;titles&gt;&lt;title&gt;Modeling COVID-19 spread vs healthcare capacity, 2020.&lt;/title&gt;&lt;alt-title&gt;Planning as Inference in Epidemiological Models. &lt;/alt-title&gt;&lt;/titles&gt;&lt;dates&gt;&lt;year&gt;2020&lt;/year&gt;&lt;/dates&gt;&lt;pub-location&gt;Planning as Inference in Epidemiological Models.  Available from: https://www.researchgate.net/publication/340295625_Planning_as_Inference_in_Epidemiological_Models.&lt;/pub-location&gt;&lt;urls&gt;&lt;related-urls&gt;&lt;url&gt;https://alhill.shinyapps.io/COVID19seir/&lt;/url&gt;&lt;url&gt;https://www.researchgate.net/publication/340295625_Planning_as_Inference_in_Epidemiological_Models&lt;/url&gt;&lt;/related-urls&gt;&lt;/urls&gt;&lt;/record&gt;&lt;/Cite&gt;&lt;/EndNote&gt;</w:instrText>
      </w:r>
      <w:r w:rsidR="00B776D8">
        <w:fldChar w:fldCharType="separate"/>
      </w:r>
      <w:r w:rsidR="00B776D8">
        <w:rPr>
          <w:noProof/>
        </w:rPr>
        <w:t>[29]</w:t>
      </w:r>
      <w:r w:rsidR="00B776D8">
        <w:fldChar w:fldCharType="end"/>
      </w:r>
      <w:r w:rsidR="001A4D37">
        <w:t>. We do not here distinguish age groups or geographic diversity, both of which extensions would be straightforward but introduce additional</w:t>
      </w:r>
      <w:r w:rsidR="00EE16A3">
        <w:t xml:space="preserve"> complexity. </w:t>
      </w:r>
      <w:r w:rsidR="00CE45E7">
        <w:t>Fig. 3 shows the range of epidemic responses in the number of daily cases for the caution extensions to the simple (SEIR</w:t>
      </w:r>
      <w:r w:rsidR="009723F1">
        <w:t xml:space="preserve"> </w:t>
      </w:r>
      <w:r w:rsidR="009723F1">
        <w:rPr>
          <w:rFonts w:ascii="Times New Roman" w:eastAsia="Euclid Symbol" w:hAnsi="Times New Roman" w:cs="Times New Roman"/>
        </w:rPr>
        <w:t>→</w:t>
      </w:r>
      <w:r w:rsidR="009723F1">
        <w:t xml:space="preserve"> SCEIR &amp; SC3EIR</w:t>
      </w:r>
      <w:r w:rsidR="00CE45E7">
        <w:t>) and hospital differentiated (SEI3R</w:t>
      </w:r>
      <w:r w:rsidR="009723F1">
        <w:t xml:space="preserve"> </w:t>
      </w:r>
      <w:r w:rsidR="009723F1">
        <w:rPr>
          <w:rFonts w:ascii="Times New Roman" w:eastAsia="Euclid Symbol" w:hAnsi="Times New Roman" w:cs="Times New Roman"/>
        </w:rPr>
        <w:t xml:space="preserve">→ </w:t>
      </w:r>
      <w:r w:rsidR="009723F1">
        <w:t>SCEI3R &amp; SC3EI3R</w:t>
      </w:r>
      <w:r w:rsidR="00D30CA0">
        <w:t>)</w:t>
      </w:r>
      <w:r w:rsidR="00CE45E7">
        <w:t xml:space="preserve"> models </w:t>
      </w:r>
      <w:r w:rsidR="00B81293">
        <w:t xml:space="preserve">for representative variation of the three caution parameters about typical values. </w:t>
      </w:r>
      <w:r w:rsidR="00837C60">
        <w:t xml:space="preserve">Note that the </w:t>
      </w:r>
      <w:r w:rsidR="009723F1">
        <w:t>complete</w:t>
      </w:r>
      <w:r w:rsidR="00837C60">
        <w:t xml:space="preserve"> caution </w:t>
      </w:r>
      <w:r w:rsidR="009723F1">
        <w:t>model</w:t>
      </w:r>
      <w:r w:rsidR="00837C60">
        <w:t>s (</w:t>
      </w:r>
      <w:r w:rsidR="00D30CA0">
        <w:t>S</w:t>
      </w:r>
      <w:r w:rsidR="00D9479B">
        <w:t>C</w:t>
      </w:r>
      <w:r w:rsidR="00D30CA0">
        <w:t>3EIR</w:t>
      </w:r>
      <w:r w:rsidR="009723F1">
        <w:t xml:space="preserve"> &amp; SC3EI3R</w:t>
      </w:r>
      <w:r w:rsidR="00837C60">
        <w:t xml:space="preserve">), which includes caution for </w:t>
      </w:r>
      <w:r w:rsidR="009723F1">
        <w:t xml:space="preserve">susceptible, </w:t>
      </w:r>
      <w:r w:rsidR="00837C60">
        <w:t xml:space="preserve">exposed and infected individuals, strengthen the caution response </w:t>
      </w:r>
      <w:r w:rsidR="006B7A29">
        <w:t>and</w:t>
      </w:r>
      <w:r w:rsidR="00837C60">
        <w:t xml:space="preserve"> predict strong second wave phenomena for some parameter values.</w:t>
      </w:r>
      <w:r w:rsidR="000A5341">
        <w:t xml:space="preserve"> T</w:t>
      </w:r>
      <w:r w:rsidR="00837C60">
        <w:t>he range of response forms appears to co</w:t>
      </w:r>
      <w:r w:rsidR="000A5341">
        <w:t xml:space="preserve">ver </w:t>
      </w:r>
      <w:r w:rsidR="00837C60">
        <w:t xml:space="preserve">the </w:t>
      </w:r>
      <w:r w:rsidR="000A5341">
        <w:t xml:space="preserve">majority </w:t>
      </w:r>
      <w:r w:rsidR="00837C60">
        <w:t xml:space="preserve">of forms </w:t>
      </w:r>
      <w:r w:rsidR="000A5341">
        <w:t>seen for 194 countries in the JHU data. Note that in Fig. 3, showing daily not cumulative cases, the linear phase of growth corresponds to constant daily cases.</w:t>
      </w:r>
    </w:p>
    <w:p w14:paraId="737AAA14" w14:textId="3B5548E3" w:rsidR="000A5341" w:rsidRDefault="000A5341" w:rsidP="009C03BC">
      <w:pPr>
        <w:jc w:val="both"/>
      </w:pPr>
    </w:p>
    <w:p w14:paraId="514D6AD6" w14:textId="0C0E5B41" w:rsidR="00707395" w:rsidRDefault="000A5341" w:rsidP="009C03BC">
      <w:pPr>
        <w:jc w:val="both"/>
      </w:pPr>
      <w:r>
        <w:lastRenderedPageBreak/>
        <w:t xml:space="preserve">An example of fitting the caution model to the data for Germany (confirmed, recovered and deaths) by varying the three parameters affecting the cautionary response (as well as the </w:t>
      </w:r>
      <w:r w:rsidR="00707395">
        <w:t>starting point of the infection</w:t>
      </w:r>
      <w:r>
        <w:t>)</w:t>
      </w:r>
      <w:r w:rsidR="00707395">
        <w:t xml:space="preserve"> is shown in Fig. 4. [We plan to extend this figure to include three other countries with different shaped responses.] Note that this fit was achieved with simple manual adjustment</w:t>
      </w:r>
      <w:r w:rsidR="00006C70">
        <w:t>,</w:t>
      </w:r>
      <w:r w:rsidR="00707395">
        <w:t xml:space="preserve"> without </w:t>
      </w:r>
      <w:r w:rsidR="006B7A29">
        <w:t>considering</w:t>
      </w:r>
      <w:r w:rsidR="00707395">
        <w:t xml:space="preserve"> various complications in the data: the increase in testing which leads to an increasing percentage of cases being confirmed, delays in registration of statistics, geographic and age structuring of infection etc. It is not the purpose of this paper to generate more accurate fitted models taking </w:t>
      </w:r>
      <w:r w:rsidR="006B7A29">
        <w:t>all</w:t>
      </w:r>
      <w:r w:rsidR="00707395">
        <w:t xml:space="preserve"> these complications into account. Rather, we wish the reader to share the insight that the seeming complexity of the societal response to the Covid-19 pandemic can actually be better understood as belonging to a single simple phenomenon that distinguishes the Covid-19 pandemic from earlier </w:t>
      </w:r>
      <w:r w:rsidR="00006C70">
        <w:t>epidemics: the ubiquitous internet mediated feedback of daily data collection inspiring a social distancing cautionary response in the population. A preliminary scan of the cumulative deaths in all monitored countries (JHU data) is shown in the supplementary material (together with simple fits from the cautionary model). Note that while the deaths data is deemed more reliable, since it is less dependent on incomplete Covid-19 testing, fitting just one quantity is less stringent than the example shown in Fig. 4, involving all three c</w:t>
      </w:r>
      <w:r w:rsidR="00205CEC">
        <w:t>ur</w:t>
      </w:r>
      <w:r w:rsidR="00006C70">
        <w:t>ves (confirmed, recovered and deaths).</w:t>
      </w:r>
    </w:p>
    <w:p w14:paraId="6ABB5B88" w14:textId="39FCA5B8" w:rsidR="00EC0319" w:rsidRDefault="000A5341" w:rsidP="009C03BC">
      <w:pPr>
        <w:jc w:val="both"/>
      </w:pPr>
      <w:r>
        <w:t xml:space="preserve"> </w:t>
      </w:r>
    </w:p>
    <w:p w14:paraId="2F700505" w14:textId="05935B39" w:rsidR="00205CEC" w:rsidRDefault="009C70C1" w:rsidP="004707EC">
      <w:pPr>
        <w:jc w:val="both"/>
      </w:pPr>
      <w:r>
        <w:t xml:space="preserve">This phenomenom is not restricted to </w:t>
      </w:r>
      <w:r w:rsidR="00006C70">
        <w:t xml:space="preserve">European, </w:t>
      </w:r>
      <w:r>
        <w:t xml:space="preserve">US </w:t>
      </w:r>
      <w:r w:rsidR="00006C70">
        <w:t>and</w:t>
      </w:r>
      <w:r>
        <w:t xml:space="preserve"> Russian responses. </w:t>
      </w:r>
      <w:r w:rsidR="009C03BC">
        <w:t xml:space="preserve">Whereas some countries, </w:t>
      </w:r>
      <w:r w:rsidR="00E626CB">
        <w:t xml:space="preserve">with geographic advantages in isolation, by </w:t>
      </w:r>
      <w:r w:rsidR="009C03BC">
        <w:t xml:space="preserve">executing </w:t>
      </w:r>
      <w:r w:rsidR="00E626CB">
        <w:t xml:space="preserve">radical </w:t>
      </w:r>
      <w:r w:rsidR="009C03BC">
        <w:t>containment policies</w:t>
      </w:r>
      <w:r w:rsidR="00E626CB">
        <w:t xml:space="preserve">, have managed to </w:t>
      </w:r>
      <w:r w:rsidR="009B7339">
        <w:t>reduce</w:t>
      </w:r>
      <w:r w:rsidR="00E626CB">
        <w:t xml:space="preserve"> the </w:t>
      </w:r>
      <w:r w:rsidR="00CF1226">
        <w:t xml:space="preserve">daily new infection rate of the </w:t>
      </w:r>
      <w:r w:rsidR="00E626CB">
        <w:t>Covid-19 virus</w:t>
      </w:r>
      <w:r w:rsidR="009B7339">
        <w:t xml:space="preserve"> to a </w:t>
      </w:r>
      <w:r w:rsidR="00CF1226">
        <w:t xml:space="preserve">rather constant </w:t>
      </w:r>
      <w:r w:rsidR="009B7339">
        <w:t>low level</w:t>
      </w:r>
      <w:r w:rsidR="00E626CB">
        <w:t xml:space="preserve">, </w:t>
      </w:r>
      <w:r w:rsidR="00006C70">
        <w:t xml:space="preserve">which as predicted by our model is non-zero, </w:t>
      </w:r>
      <w:r w:rsidR="009723F1">
        <w:t>another common</w:t>
      </w:r>
      <w:r w:rsidR="00E626CB">
        <w:t xml:space="preserve"> growth response is a transition from an exponential (or possibly power law</w:t>
      </w:r>
      <w:r w:rsidR="00B2575D">
        <w:t xml:space="preserve"> </w:t>
      </w:r>
      <w:r w:rsidR="00B2575D">
        <w:fldChar w:fldCharType="begin"/>
      </w:r>
      <w:r w:rsidR="00B2575D">
        <w:instrText xml:space="preserve"> ADDIN EN.CITE &lt;EndNote&gt;&lt;Cite&gt;&lt;Author&gt;Ziff&lt;/Author&gt;&lt;Year&gt;2020&lt;/Year&gt;&lt;RecNum&gt;13&lt;/RecNum&gt;&lt;DisplayText&gt;[16]&lt;/DisplayText&gt;&lt;record&gt;&lt;rec-number&gt;13&lt;/rec-number&gt;&lt;foreign-keys&gt;&lt;key app="EN" db-id="pdvdwdpxbt9rxiedr06pz929t2ed5fatxsar" timestamp="1589896531"&gt;13&lt;/key&gt;&lt;/foreign-keys&gt;&lt;ref-type name="Journal Article"&gt;17&lt;/ref-type&gt;&lt;contributors&gt;&lt;authors&gt;&lt;author&gt;Ziff, Anna L.&lt;/author&gt;&lt;author&gt;Ziff, Robert M.&lt;/author&gt;&lt;/authors&gt;&lt;/contributors&gt;&lt;titles&gt;&lt;title&gt;Fractal kinetics of COVID-19 pandemic&lt;/title&gt;&lt;secondary-title&gt;medRxiv&lt;/secondary-title&gt;&lt;/titles&gt;&lt;periodical&gt;&lt;full-title&gt;medRxiv&lt;/full-title&gt;&lt;/periodical&gt;&lt;dates&gt;&lt;year&gt;2020&lt;/year&gt;&lt;pub-dates&gt;&lt;date&gt;2020-01-01 00:00:00&lt;/date&gt;&lt;/pub-dates&gt;&lt;/dates&gt;&lt;urls&gt;&lt;/urls&gt;&lt;/record&gt;&lt;/Cite&gt;&lt;/EndNote&gt;</w:instrText>
      </w:r>
      <w:r w:rsidR="00B2575D">
        <w:fldChar w:fldCharType="separate"/>
      </w:r>
      <w:r w:rsidR="00B2575D">
        <w:rPr>
          <w:noProof/>
        </w:rPr>
        <w:t>[16]</w:t>
      </w:r>
      <w:r w:rsidR="00B2575D">
        <w:fldChar w:fldCharType="end"/>
      </w:r>
      <w:r w:rsidR="00E626CB">
        <w:t xml:space="preserve">) phase to </w:t>
      </w:r>
      <w:r w:rsidR="00FF4300">
        <w:t xml:space="preserve">a </w:t>
      </w:r>
      <w:r w:rsidR="002E6E35">
        <w:t xml:space="preserve">higher but also </w:t>
      </w:r>
      <w:r w:rsidR="00FF4300">
        <w:t xml:space="preserve">relatively constant </w:t>
      </w:r>
      <w:r w:rsidR="006465EE">
        <w:t xml:space="preserve">rate of growth, </w:t>
      </w:r>
      <w:r w:rsidR="00EC0319">
        <w:t xml:space="preserve">often with 100s or 1000s of cases per day, </w:t>
      </w:r>
      <w:r w:rsidR="006465EE">
        <w:t>in some cases after an initial overshoot.</w:t>
      </w:r>
      <w:r w:rsidR="00EC0319">
        <w:t xml:space="preserve"> </w:t>
      </w:r>
      <w:r w:rsidR="00006C70">
        <w:t xml:space="preserve"> Th</w:t>
      </w:r>
      <w:r w:rsidR="00205CEC">
        <w:t>e explanatory power of our models is apparent in routinely replacing the generic feature of the SIR family of models – a</w:t>
      </w:r>
      <w:r w:rsidR="002E6E35">
        <w:t xml:space="preserve"> daily</w:t>
      </w:r>
      <w:r w:rsidR="00205CEC">
        <w:t xml:space="preserve"> infection peak following an exponential growth phase as limited by herd immunity – by a</w:t>
      </w:r>
      <w:r w:rsidR="002E6E35">
        <w:t xml:space="preserve"> daily</w:t>
      </w:r>
      <w:r w:rsidR="00205CEC">
        <w:t xml:space="preserve"> infection peak at orders of magnitude lower infection numbers, not related to herd immunity, and </w:t>
      </w:r>
      <w:r w:rsidR="002E6E35">
        <w:t xml:space="preserve">one </w:t>
      </w:r>
      <w:r w:rsidR="00205CEC">
        <w:t>having a long often flat tail which does not involve exponential decay of the number of infections</w:t>
      </w:r>
      <w:r w:rsidR="002E6E35">
        <w:t>, matching the typical responses observed for Covid-19.</w:t>
      </w:r>
      <w:r w:rsidR="00205CEC">
        <w:t xml:space="preserve"> </w:t>
      </w:r>
      <w:r w:rsidR="002E6E35">
        <w:t xml:space="preserve">It is important to stress that while the cautionary response can predict an extended linear growth phase in the cumulative response (constant in the daily response), </w:t>
      </w:r>
      <w:r w:rsidR="00E76A30">
        <w:t xml:space="preserve">which was observed accurately over two months for example in the USA response, and longer in the Russian response, it </w:t>
      </w:r>
      <w:r w:rsidR="002E6E35">
        <w:t>does not do so for all parameters</w:t>
      </w:r>
      <w:r w:rsidR="00E76A30">
        <w:t xml:space="preserve"> as seen clearly in Fig. 3. The shape of departures from constant daily responses seem also to correspond to those of real data. Further work is required to tease out these relations, exploiting the arsenal of world modelling techniques and data corrections required to deal with all the special cases of geographic, political and social circumstance.</w:t>
      </w:r>
    </w:p>
    <w:p w14:paraId="5AC6B474" w14:textId="77777777" w:rsidR="004707EC" w:rsidRDefault="004707EC"/>
    <w:p w14:paraId="29F4E2B2" w14:textId="6AE8D0C9" w:rsidR="00F95C6B" w:rsidRDefault="003475CB" w:rsidP="007D1E71">
      <w:pPr>
        <w:jc w:val="both"/>
      </w:pPr>
      <w:r>
        <w:t xml:space="preserve">We briefly address a potential critique of our result arising from limitations in the testing procedure. </w:t>
      </w:r>
      <w:r w:rsidR="007D1E71">
        <w:t>I</w:t>
      </w:r>
      <w:r>
        <w:t xml:space="preserve">f the number of available tests </w:t>
      </w:r>
      <w:r w:rsidR="007D1E71">
        <w:t>is</w:t>
      </w:r>
      <w:r>
        <w:t xml:space="preserve"> limited in a country, then this could result in a saturation in the number of confirmed cases</w:t>
      </w:r>
      <w:r w:rsidR="007D1E71">
        <w:t xml:space="preserve"> per day</w:t>
      </w:r>
      <w:r>
        <w:t>, resulting in an apparent linear growth</w:t>
      </w:r>
      <w:r w:rsidR="007D1E71">
        <w:t>. Although such limitations have occurred and are visible for example in the data from</w:t>
      </w:r>
      <w:r w:rsidR="002E6E35">
        <w:t xml:space="preserve"> Italy</w:t>
      </w:r>
      <w:r w:rsidR="007D1E71">
        <w:t>, we argue that our overall conclusions are independent of this effect. Firstly, overall testing levels in a significant number of countries have exceeded by a large factor the number of positive cases. Secondly, the linear trend also occurs in the number of deaths. Thirdly, the number</w:t>
      </w:r>
      <w:r w:rsidR="007B048D">
        <w:t>s</w:t>
      </w:r>
      <w:r w:rsidR="007D1E71">
        <w:t xml:space="preserve"> of tests ha</w:t>
      </w:r>
      <w:r w:rsidR="007B048D">
        <w:t xml:space="preserve">ve </w:t>
      </w:r>
      <w:r w:rsidR="007D1E71">
        <w:t xml:space="preserve">been increasing in most countries and the linear trend persists. </w:t>
      </w:r>
    </w:p>
    <w:p w14:paraId="783C5107" w14:textId="3CFD7ADF" w:rsidR="007B048D" w:rsidRDefault="007B048D" w:rsidP="007D1E71">
      <w:pPr>
        <w:jc w:val="both"/>
      </w:pPr>
    </w:p>
    <w:p w14:paraId="635F8444" w14:textId="65DF36E6" w:rsidR="007B048D" w:rsidRDefault="007B048D" w:rsidP="007D1E71">
      <w:pPr>
        <w:jc w:val="both"/>
      </w:pPr>
      <w:r>
        <w:t>The implications of these results are in</w:t>
      </w:r>
      <w:r w:rsidR="00AE2502">
        <w:t>structive</w:t>
      </w:r>
      <w:r>
        <w:t xml:space="preserve">. Firstly, it is no longer herd immunity but cautionary measures that is the primary limiter of spread of the disease: the latter have effect at much lower disease frequencies than herd immunity which would only be achieved much later after an enormous societal cost. Secondly, the </w:t>
      </w:r>
      <w:r w:rsidR="00AE2502">
        <w:t xml:space="preserve">strongly asymmetric peak responses to the daily case statistics and the </w:t>
      </w:r>
      <w:r>
        <w:t xml:space="preserve">linear population responses in cumulative case indicators (and in deaths) result from </w:t>
      </w:r>
      <w:r w:rsidR="00AE2502">
        <w:t>an active regulation of the degree of caution exercised in the population. As evidenced by the case of Sweden this is not entirely dependent on government legislation, which itself is in response to fears of repercussions based on severity indicators like the number of deaths, but also occurs naturally in the population, for example through the ubiquitous distribution of statistics concerning ICU cases. Depending on the timescale of relaxation of caution, the response can also involve second waves and longer-term oscillation. Thirdly, the natural human response, and as we have seen also government mediation of this apart from in a few nations, is not to maintain strict caution measures up until disease eradication. The successive relaxation of measures, even close to disease eradication results</w:t>
      </w:r>
      <w:r w:rsidR="00D5526F">
        <w:t xml:space="preserve"> in very long periods of nearly constant case frequencies, consistent with the cautionary regulation process that we describe in this paper. Examples of this include Germany, Australia, South Korea, Switzerland and many other states.</w:t>
      </w:r>
      <w:r w:rsidR="00E76A30">
        <w:t xml:space="preserve"> This response is no guarantee for containment with both model and recent data sho</w:t>
      </w:r>
      <w:r w:rsidR="009723F1">
        <w:t>w</w:t>
      </w:r>
      <w:r w:rsidR="00E76A30">
        <w:t xml:space="preserve"> second waves of infection.</w:t>
      </w:r>
    </w:p>
    <w:p w14:paraId="6F3BB519" w14:textId="3F49FC95" w:rsidR="00E76A30" w:rsidRDefault="00E76A30" w:rsidP="007D1E71">
      <w:pPr>
        <w:jc w:val="both"/>
      </w:pPr>
    </w:p>
    <w:p w14:paraId="08A18346" w14:textId="06B7D5A1" w:rsidR="00025309" w:rsidRDefault="009723F1" w:rsidP="007D1E71">
      <w:pPr>
        <w:jc w:val="both"/>
        <w:rPr>
          <w:rFonts w:eastAsiaTheme="minorEastAsia"/>
        </w:rPr>
      </w:pPr>
      <w:r>
        <w:t xml:space="preserve">Our model can be extended and integrated with existing extensions in various ways. </w:t>
      </w:r>
      <w:r w:rsidR="00916FF1">
        <w:t xml:space="preserve">Since its major feature of complete endogeny distinguishes it from conventional approaches such as external societal changes to the parameters (e.g. government decision influences on the R number), we outline one </w:t>
      </w:r>
      <w:r w:rsidR="00EE16A3">
        <w:t xml:space="preserve">further </w:t>
      </w:r>
      <w:r w:rsidR="00916FF1">
        <w:t xml:space="preserve">simple endogenous extension in this work to show how a coupling of the cautionary response with economic impact can be introduced. Cautioned individuals have a vital positive effect on containing the epidemic, as we have seen, but the economic repercussions of this caution </w:t>
      </w:r>
      <w:r w:rsidR="00EE16A3">
        <w:t>are</w:t>
      </w:r>
      <w:r w:rsidR="00916FF1">
        <w:t xml:space="preserve"> often severe, resulting in significant reduction in economic capacity, by a factor </w:t>
      </w:r>
      <m:oMath>
        <m:r>
          <w:rPr>
            <w:rFonts w:ascii="Cambria Math" w:hAnsi="Cambria Math"/>
          </w:rPr>
          <m:t>κ&lt;1</m:t>
        </m:r>
      </m:oMath>
      <w:r w:rsidR="00916FF1">
        <w:rPr>
          <w:rFonts w:eastAsiaTheme="minorEastAsia"/>
        </w:rPr>
        <w:t xml:space="preserve">. We model the economy </w:t>
      </w:r>
      <w:r w:rsidR="00A07926">
        <w:rPr>
          <w:rFonts w:eastAsiaTheme="minorEastAsia"/>
        </w:rPr>
        <w:t xml:space="preserve">simplistically as a </w:t>
      </w:r>
      <w:r w:rsidR="00EE16A3">
        <w:rPr>
          <w:rFonts w:eastAsiaTheme="minorEastAsia"/>
        </w:rPr>
        <w:t xml:space="preserve">single </w:t>
      </w:r>
      <w:r w:rsidR="00A07926">
        <w:rPr>
          <w:rFonts w:eastAsiaTheme="minorEastAsia"/>
        </w:rPr>
        <w:t xml:space="preserve">state variable </w:t>
      </w:r>
      <m:oMath>
        <m:r>
          <w:rPr>
            <w:rFonts w:ascii="Cambria Math" w:eastAsiaTheme="minorEastAsia" w:hAnsi="Cambria Math"/>
          </w:rPr>
          <m:t>W</m:t>
        </m:r>
      </m:oMath>
      <w:r w:rsidR="00A07926">
        <w:rPr>
          <w:rFonts w:eastAsiaTheme="minorEastAsia"/>
        </w:rPr>
        <w:t xml:space="preserve"> with logistic dynamics </w:t>
      </w:r>
      <w:r w:rsidR="00E529B4">
        <w:rPr>
          <w:rFonts w:eastAsiaTheme="minorEastAsia"/>
        </w:rPr>
        <w:t xml:space="preserve">with relaxation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oMath>
      <w:r w:rsidR="00E529B4">
        <w:rPr>
          <w:rFonts w:eastAsiaTheme="minorEastAsia"/>
        </w:rPr>
        <w:t xml:space="preserve"> in the form </w:t>
      </w:r>
      <m:oMath>
        <m:sSub>
          <m:sSubPr>
            <m:ctrlPr>
              <w:rPr>
                <w:rFonts w:ascii="Cambria Math" w:eastAsiaTheme="minorEastAsia" w:hAnsi="Cambria Math"/>
                <w:i/>
              </w:rPr>
            </m:ctrlPr>
          </m:sSubPr>
          <m:e>
            <m:acc>
              <m:accPr>
                <m:chr m:val="̇"/>
                <m:ctrlPr>
                  <w:rPr>
                    <w:rFonts w:ascii="Cambria Math" w:eastAsiaTheme="minorEastAsia" w:hAnsi="Cambria Math"/>
                    <w:i/>
                  </w:rPr>
                </m:ctrlPr>
              </m:accPr>
              <m:e>
                <m:r>
                  <w:rPr>
                    <w:rFonts w:ascii="Cambria Math" w:eastAsiaTheme="minorEastAsia" w:hAnsi="Cambria Math"/>
                  </w:rPr>
                  <m:t>W</m:t>
                </m:r>
              </m:e>
            </m:acc>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 xml:space="preserve"> W </m:t>
        </m:r>
        <m:d>
          <m:dPr>
            <m:ctrlPr>
              <w:rPr>
                <w:rFonts w:ascii="Cambria Math" w:eastAsiaTheme="minorEastAsia" w:hAnsi="Cambria Math"/>
                <w:i/>
              </w:rPr>
            </m:ctrlPr>
          </m:dPr>
          <m:e>
            <m:r>
              <w:rPr>
                <w:rFonts w:ascii="Cambria Math" w:eastAsiaTheme="minorEastAsia" w:hAnsi="Cambria Math"/>
              </w:rPr>
              <m:t>1-</m:t>
            </m:r>
            <m:r>
              <w:rPr>
                <w:rFonts w:ascii="Cambria Math" w:hAnsi="Cambria Math"/>
              </w:rPr>
              <m:t xml:space="preserve">κ </m:t>
            </m:r>
            <m:sSub>
              <m:sSubPr>
                <m:ctrlPr>
                  <w:rPr>
                    <w:rFonts w:ascii="Cambria Math" w:hAnsi="Cambria Math"/>
                    <w:i/>
                  </w:rPr>
                </m:ctrlPr>
              </m:sSubPr>
              <m:e>
                <m:r>
                  <w:rPr>
                    <w:rFonts w:ascii="Cambria Math" w:hAnsi="Cambria Math"/>
                  </w:rPr>
                  <m:t>S</m:t>
                </m:r>
              </m:e>
              <m:sub>
                <m:r>
                  <w:rPr>
                    <w:rFonts w:ascii="Cambria Math" w:hAnsi="Cambria Math"/>
                  </w:rPr>
                  <m:t>C</m:t>
                </m:r>
              </m:sub>
            </m:sSub>
            <m:r>
              <w:rPr>
                <w:rFonts w:ascii="Cambria Math" w:hAnsi="Cambria Math"/>
              </w:rPr>
              <m:t>-</m:t>
            </m:r>
            <m:r>
              <w:rPr>
                <w:rFonts w:ascii="Cambria Math" w:eastAsiaTheme="minorEastAsia" w:hAnsi="Cambria Math"/>
              </w:rPr>
              <m:t>W</m:t>
            </m:r>
          </m:e>
        </m:d>
      </m:oMath>
      <w:r w:rsidR="00A07926">
        <w:rPr>
          <w:rFonts w:eastAsiaTheme="minorEastAsia"/>
        </w:rPr>
        <w:t xml:space="preserve"> (with a steady state carrying capacity normalized to one in the absence of the pandemic</w:t>
      </w:r>
      <w:r w:rsidR="00E529B4">
        <w:rPr>
          <w:rFonts w:eastAsiaTheme="minorEastAsia"/>
        </w:rPr>
        <w:t xml:space="preserve"> and linearly depressed by caution</w:t>
      </w:r>
      <w:r w:rsidR="00A07926">
        <w:rPr>
          <w:rFonts w:eastAsiaTheme="minorEastAsia"/>
        </w:rPr>
        <w:t xml:space="preserve">). </w:t>
      </w:r>
      <w:r w:rsidR="00E529B4">
        <w:rPr>
          <w:rFonts w:eastAsiaTheme="minorEastAsia"/>
        </w:rPr>
        <w:t>While there may well be direct effects of the pandemic on the economy</w:t>
      </w:r>
      <w:r w:rsidR="00EE16A3">
        <w:rPr>
          <w:rFonts w:eastAsiaTheme="minorEastAsia"/>
        </w:rPr>
        <w:t>,</w:t>
      </w:r>
      <w:r w:rsidR="00E529B4">
        <w:rPr>
          <w:rFonts w:eastAsiaTheme="minorEastAsia"/>
        </w:rPr>
        <w:t xml:space="preserve"> we capture here the main effect of the economic response being mediated by caution. </w:t>
      </w:r>
    </w:p>
    <w:p w14:paraId="27D52357" w14:textId="77777777" w:rsidR="00025309" w:rsidRDefault="00025309" w:rsidP="007D1E71">
      <w:pPr>
        <w:jc w:val="both"/>
        <w:rPr>
          <w:rFonts w:eastAsiaTheme="minorEastAsia"/>
        </w:rPr>
      </w:pPr>
    </w:p>
    <w:p w14:paraId="671EA3EA" w14:textId="6A2FD151" w:rsidR="00916FF1" w:rsidRPr="00A07926" w:rsidRDefault="00E529B4" w:rsidP="007D1E71">
      <w:pPr>
        <w:jc w:val="both"/>
        <w:rPr>
          <w:rFonts w:eastAsiaTheme="minorEastAsia"/>
        </w:rPr>
      </w:pPr>
      <w:r>
        <w:rPr>
          <w:rFonts w:eastAsiaTheme="minorEastAsia"/>
        </w:rPr>
        <w:t>To complete the economic coupling</w:t>
      </w:r>
      <w:r w:rsidR="00025309">
        <w:rPr>
          <w:rFonts w:eastAsiaTheme="minorEastAsia"/>
        </w:rPr>
        <w:t xml:space="preserve"> model</w:t>
      </w:r>
      <w:r>
        <w:rPr>
          <w:rFonts w:eastAsiaTheme="minorEastAsia"/>
        </w:rPr>
        <w:t xml:space="preserve">, we also </w:t>
      </w:r>
      <w:r w:rsidR="00EE16A3">
        <w:rPr>
          <w:rFonts w:eastAsiaTheme="minorEastAsia"/>
        </w:rPr>
        <w:t>consider</w:t>
      </w:r>
      <w:r>
        <w:rPr>
          <w:rFonts w:eastAsiaTheme="minorEastAsia"/>
        </w:rPr>
        <w:t xml:space="preserve"> the economic </w:t>
      </w:r>
      <w:r w:rsidR="00EE16A3">
        <w:rPr>
          <w:rFonts w:eastAsiaTheme="minorEastAsia"/>
        </w:rPr>
        <w:t>influence</w:t>
      </w:r>
      <w:r>
        <w:rPr>
          <w:rFonts w:eastAsiaTheme="minorEastAsia"/>
        </w:rPr>
        <w:t xml:space="preserve"> on the cautionary response</w:t>
      </w:r>
      <w:r w:rsidR="005A248A">
        <w:rPr>
          <w:rFonts w:eastAsiaTheme="minorEastAsia"/>
        </w:rPr>
        <w:t>,</w:t>
      </w:r>
      <w:r>
        <w:rPr>
          <w:rFonts w:eastAsiaTheme="minorEastAsia"/>
        </w:rPr>
        <w:t xml:space="preserve"> by introducing a further dynamic class of </w:t>
      </w:r>
      <w:r w:rsidR="001003C1">
        <w:rPr>
          <w:rFonts w:eastAsiaTheme="minorEastAsia"/>
        </w:rPr>
        <w:t>heedless (“</w:t>
      </w:r>
      <w:proofErr w:type="spellStart"/>
      <w:r>
        <w:rPr>
          <w:rFonts w:eastAsiaTheme="minorEastAsia"/>
        </w:rPr>
        <w:t>uncautionable</w:t>
      </w:r>
      <w:proofErr w:type="spellEnd"/>
      <w:r w:rsidR="001003C1">
        <w:rPr>
          <w:rFonts w:eastAsiaTheme="minorEastAsia"/>
        </w:rPr>
        <w:t>”)</w:t>
      </w:r>
      <w:r>
        <w:rPr>
          <w:rFonts w:eastAsiaTheme="minorEastAsia"/>
        </w:rPr>
        <w:t xml:space="preserve"> individuals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Pr>
          <w:rFonts w:eastAsiaTheme="minorEastAsia"/>
        </w:rPr>
        <w:t xml:space="preserve"> that become, through economic repercussions, “immune” to cautionary warning</w:t>
      </w:r>
      <w:r w:rsidR="00EE16A3">
        <w:rPr>
          <w:rFonts w:eastAsiaTheme="minorEastAsia"/>
        </w:rPr>
        <w:t>s.</w:t>
      </w:r>
      <w:r>
        <w:rPr>
          <w:rFonts w:eastAsiaTheme="minorEastAsia"/>
        </w:rPr>
        <w:t xml:space="preserve"> The economic trigger </w:t>
      </w:r>
      <w:r w:rsidR="00D91ED1">
        <w:rPr>
          <w:rFonts w:eastAsiaTheme="minorEastAsia"/>
        </w:rPr>
        <w:t xml:space="preserve">for this caution insensitivity is </w:t>
      </w:r>
      <w:r w:rsidR="00EE16A3">
        <w:rPr>
          <w:rFonts w:eastAsiaTheme="minorEastAsia"/>
        </w:rPr>
        <w:t xml:space="preserve">assumed </w:t>
      </w:r>
      <w:r w:rsidR="00D91ED1">
        <w:rPr>
          <w:rFonts w:eastAsiaTheme="minorEastAsia"/>
        </w:rPr>
        <w:t xml:space="preserve">simply proportional to the economic depression </w:t>
      </w:r>
      <m:oMath>
        <m:r>
          <w:rPr>
            <w:rFonts w:ascii="Cambria Math" w:eastAsiaTheme="minorEastAsia" w:hAnsi="Cambria Math"/>
          </w:rPr>
          <m:t>1-W</m:t>
        </m:r>
      </m:oMath>
      <w:r w:rsidR="00D91ED1">
        <w:rPr>
          <w:rFonts w:eastAsiaTheme="minorEastAsia"/>
        </w:rPr>
        <w:t xml:space="preserve">, and is absent in the absence of the pandemic when </w:t>
      </w:r>
      <m:oMath>
        <m:r>
          <w:rPr>
            <w:rFonts w:ascii="Cambria Math" w:eastAsiaTheme="minorEastAsia" w:hAnsi="Cambria Math"/>
          </w:rPr>
          <m:t>W=1</m:t>
        </m:r>
      </m:oMath>
      <w:r w:rsidR="00D91ED1">
        <w:rPr>
          <w:rFonts w:eastAsiaTheme="minorEastAsia"/>
        </w:rPr>
        <w:t xml:space="preserve">. Thus, the rate of transition to the </w:t>
      </w:r>
      <w:proofErr w:type="spellStart"/>
      <w:r w:rsidR="00D91ED1">
        <w:rPr>
          <w:rFonts w:eastAsiaTheme="minorEastAsia"/>
        </w:rPr>
        <w:t>uncautionable</w:t>
      </w:r>
      <w:proofErr w:type="spellEnd"/>
      <w:r w:rsidR="00D91ED1">
        <w:rPr>
          <w:rFonts w:eastAsiaTheme="minorEastAsia"/>
        </w:rPr>
        <w:t xml:space="preserve"> state </w:t>
      </w:r>
      <m:oMath>
        <m:sSub>
          <m:sSubPr>
            <m:ctrlPr>
              <w:rPr>
                <w:rFonts w:ascii="Cambria Math" w:hAnsi="Cambria Math"/>
                <w:i/>
              </w:rPr>
            </m:ctrlPr>
          </m:sSubPr>
          <m:e>
            <m:r>
              <w:rPr>
                <w:rFonts w:ascii="Cambria Math" w:hAnsi="Cambria Math"/>
              </w:rPr>
              <m:t>S</m:t>
            </m:r>
          </m:e>
          <m:sub>
            <m:r>
              <w:rPr>
                <w:rFonts w:ascii="Cambria Math" w:hAnsi="Cambria Math"/>
              </w:rPr>
              <m:t>U</m:t>
            </m:r>
          </m:sub>
        </m:sSub>
      </m:oMath>
      <w:r w:rsidR="00D91ED1">
        <w:rPr>
          <w:rFonts w:eastAsiaTheme="minorEastAsia"/>
        </w:rPr>
        <w:t xml:space="preserve"> from either cautioned or </w:t>
      </w:r>
      <w:proofErr w:type="spellStart"/>
      <w:r w:rsidR="00D91ED1">
        <w:rPr>
          <w:rFonts w:eastAsiaTheme="minorEastAsia"/>
        </w:rPr>
        <w:t>uncautioned</w:t>
      </w:r>
      <w:proofErr w:type="spellEnd"/>
      <w:r w:rsidR="00D91ED1">
        <w:rPr>
          <w:rFonts w:eastAsiaTheme="minorEastAsia"/>
        </w:rPr>
        <w:t xml:space="preserve"> </w:t>
      </w:r>
      <w:proofErr w:type="spellStart"/>
      <w:r w:rsidR="005A248A">
        <w:rPr>
          <w:rFonts w:eastAsiaTheme="minorEastAsia"/>
        </w:rPr>
        <w:t>susceptibles</w:t>
      </w:r>
      <w:proofErr w:type="spellEnd"/>
      <w:r w:rsidR="005A248A">
        <w:rPr>
          <w:rFonts w:eastAsiaTheme="minorEastAsia"/>
        </w:rPr>
        <w:t xml:space="preserve"> </w:t>
      </w:r>
      <w:r w:rsidR="00D91ED1">
        <w:rPr>
          <w:rFonts w:eastAsiaTheme="minorEastAsia"/>
        </w:rPr>
        <w:t xml:space="preserve">is modelled a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r>
          <w:rPr>
            <w:rFonts w:ascii="Cambria Math" w:eastAsiaTheme="minorEastAsia" w:hAnsi="Cambria Math"/>
          </w:rPr>
          <m:t>(1-W)</m:t>
        </m:r>
      </m:oMath>
      <w:r w:rsidR="005A248A">
        <w:rPr>
          <w:rFonts w:eastAsiaTheme="minorEastAsia"/>
        </w:rPr>
        <w:t xml:space="preserve"> times their fractions in the population,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5A248A">
        <w:rPr>
          <w:rFonts w:eastAsiaTheme="minorEastAsia"/>
        </w:rPr>
        <w:t xml:space="preserve"> or </w:t>
      </w:r>
      <m:oMath>
        <m:r>
          <w:rPr>
            <w:rFonts w:ascii="Cambria Math" w:eastAsiaTheme="minorEastAsia" w:hAnsi="Cambria Math"/>
          </w:rPr>
          <m:t>S</m:t>
        </m:r>
      </m:oMath>
      <w:r w:rsidR="00D91ED1">
        <w:rPr>
          <w:rFonts w:eastAsiaTheme="minorEastAsia"/>
        </w:rPr>
        <w:t xml:space="preserve">. As with the cautioned class </w:t>
      </w:r>
      <m:oMath>
        <m:sSub>
          <m:sSubPr>
            <m:ctrlPr>
              <w:rPr>
                <w:rFonts w:ascii="Cambria Math" w:hAnsi="Cambria Math"/>
                <w:i/>
              </w:rPr>
            </m:ctrlPr>
          </m:sSubPr>
          <m:e>
            <m:r>
              <w:rPr>
                <w:rFonts w:ascii="Cambria Math" w:hAnsi="Cambria Math"/>
              </w:rPr>
              <m:t>S</m:t>
            </m:r>
          </m:e>
          <m:sub>
            <m:r>
              <w:rPr>
                <w:rFonts w:ascii="Cambria Math" w:hAnsi="Cambria Math"/>
              </w:rPr>
              <m:t>C</m:t>
            </m:r>
          </m:sub>
        </m:sSub>
      </m:oMath>
      <w:r w:rsidR="00D91ED1">
        <w:rPr>
          <w:rFonts w:eastAsiaTheme="minorEastAsia"/>
        </w:rPr>
        <w:t xml:space="preserve">, we also allow for exponential decay of economic </w:t>
      </w:r>
      <w:proofErr w:type="spellStart"/>
      <w:r w:rsidR="00D91ED1">
        <w:rPr>
          <w:rFonts w:eastAsiaTheme="minorEastAsia"/>
        </w:rPr>
        <w:t>uncautionability</w:t>
      </w:r>
      <w:proofErr w:type="spellEnd"/>
      <w:r w:rsidR="00D91ED1">
        <w:rPr>
          <w:rFonts w:eastAsiaTheme="minorEastAsia"/>
        </w:rPr>
        <w:t xml:space="preserve"> with time</w:t>
      </w:r>
      <w:r w:rsidR="005A248A">
        <w:rPr>
          <w:rFonts w:eastAsiaTheme="minorEastAsia"/>
        </w:rPr>
        <w:t>, here</w:t>
      </w:r>
      <w:r w:rsidR="00025309">
        <w:rPr>
          <w:rFonts w:eastAsiaTheme="minorEastAsia"/>
        </w:rPr>
        <w:t xml:space="preserve"> at rat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oMath>
      <w:r w:rsidR="00025309">
        <w:rPr>
          <w:rFonts w:eastAsiaTheme="minorEastAsia"/>
        </w:rPr>
        <w:t>. We explore the impact of these four economic coupling parameters in SI fig. S5</w:t>
      </w:r>
      <w:r w:rsidR="005A248A">
        <w:rPr>
          <w:rFonts w:eastAsiaTheme="minorEastAsia"/>
        </w:rPr>
        <w:t xml:space="preserve">, revealing that the key parameter is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U</m:t>
            </m:r>
          </m:sub>
        </m:sSub>
      </m:oMath>
      <w:r w:rsidR="00025309">
        <w:rPr>
          <w:rFonts w:eastAsiaTheme="minorEastAsia"/>
        </w:rPr>
        <w:t xml:space="preserve">. Fixing </w:t>
      </w:r>
      <w:r w:rsidR="00EE16A3">
        <w:rPr>
          <w:rFonts w:eastAsiaTheme="minorEastAsia"/>
        </w:rPr>
        <w:t xml:space="preserve">for simplicity </w:t>
      </w:r>
      <w:r w:rsidR="00025309">
        <w:rPr>
          <w:rFonts w:eastAsiaTheme="minorEastAsia"/>
        </w:rPr>
        <w:t xml:space="preserve">the magnitude of the economic impact factor </w:t>
      </w:r>
      <m:oMath>
        <m:r>
          <w:rPr>
            <w:rFonts w:ascii="Cambria Math" w:hAnsi="Cambria Math"/>
          </w:rPr>
          <m:t>κ</m:t>
        </m:r>
        <m:r>
          <w:rPr>
            <w:rFonts w:ascii="Cambria Math" w:eastAsiaTheme="minorEastAsia" w:hAnsi="Cambria Math"/>
          </w:rPr>
          <m:t>=0.5</m:t>
        </m:r>
      </m:oMath>
      <w:r w:rsidR="00025309">
        <w:rPr>
          <w:rFonts w:eastAsiaTheme="minorEastAsia"/>
        </w:rPr>
        <w:t>, and the timescale of the economic response to a quarter</w:t>
      </w:r>
      <w:r w:rsidR="00EE16A3">
        <w:rPr>
          <w:rFonts w:eastAsiaTheme="minorEastAsia"/>
        </w:rPr>
        <w:t xml:space="preserve"> (three months) </w:t>
      </w:r>
      <w:r w:rsidR="00EE16A3" w:rsidRPr="00EE16A3">
        <w:rPr>
          <w:rFonts w:eastAsiaTheme="minorEastAsia"/>
          <w:i/>
          <w:iCs/>
        </w:rPr>
        <w:t>i.e.</w:t>
      </w:r>
      <w:r w:rsidR="00025309">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W</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1</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90</m:t>
            </m:r>
          </m:den>
        </m:f>
      </m:oMath>
      <w:r w:rsidR="00EE16A3">
        <w:rPr>
          <w:rFonts w:eastAsiaTheme="minorEastAsia"/>
        </w:rPr>
        <w:t xml:space="preserve"> per day</w:t>
      </w:r>
      <w:r w:rsidR="00025309">
        <w:rPr>
          <w:rFonts w:eastAsiaTheme="minorEastAsia"/>
        </w:rPr>
        <w:t xml:space="preserve">, we show </w:t>
      </w:r>
      <w:r w:rsidR="00EE16A3">
        <w:rPr>
          <w:rFonts w:eastAsiaTheme="minorEastAsia"/>
        </w:rPr>
        <w:t xml:space="preserve">in Fig. 5 </w:t>
      </w:r>
      <w:r w:rsidR="00025309">
        <w:rPr>
          <w:rFonts w:eastAsiaTheme="minorEastAsia"/>
        </w:rPr>
        <w:t xml:space="preserve">how </w:t>
      </w:r>
      <w:r w:rsidR="00025309">
        <w:rPr>
          <w:rFonts w:eastAsiaTheme="minorEastAsia"/>
        </w:rPr>
        <w:lastRenderedPageBreak/>
        <w:t xml:space="preserve">economic coupling reduces but does not eliminate the cautionary response and can explain the occurrence of higher second wave peaks in the pandemic. </w:t>
      </w:r>
    </w:p>
    <w:p w14:paraId="2499747C" w14:textId="0C59ABC0" w:rsidR="00916FF1" w:rsidRDefault="00916FF1" w:rsidP="007D1E71">
      <w:pPr>
        <w:jc w:val="both"/>
      </w:pPr>
      <w:r>
        <w:t xml:space="preserve"> </w:t>
      </w:r>
    </w:p>
    <w:p w14:paraId="5DADF471" w14:textId="57713EF5" w:rsidR="00E76A30" w:rsidRDefault="00E76A30" w:rsidP="007D1E71">
      <w:pPr>
        <w:jc w:val="both"/>
      </w:pPr>
      <w:r>
        <w:t>Perhaps it will be possible for the human population to modulate its cautionary response using widespread information about the negative repercussions of the relaxation of caution. It is the authors</w:t>
      </w:r>
      <w:r w:rsidR="005C179C">
        <w:t>’</w:t>
      </w:r>
      <w:r>
        <w:t xml:space="preserve"> view however that until a </w:t>
      </w:r>
      <w:r w:rsidR="00025309">
        <w:t xml:space="preserve">proven </w:t>
      </w:r>
      <w:r>
        <w:t xml:space="preserve">viable vaccine is </w:t>
      </w:r>
      <w:r w:rsidR="00025309">
        <w:t>available</w:t>
      </w:r>
      <w:r>
        <w:t>, additional work needs to be undertaken to enable the population to maintain the same benefits of high levels of caution but transferred to socially acceptable habits and routines that can have a longer lifetime than permitted by the media-supported awareness and focus generated by calamitous deaths in the population.</w:t>
      </w:r>
    </w:p>
    <w:p w14:paraId="38A2174B" w14:textId="3D645DEE" w:rsidR="00E76A30" w:rsidRDefault="00E76A30" w:rsidP="007D1E71">
      <w:pPr>
        <w:jc w:val="both"/>
      </w:pPr>
    </w:p>
    <w:p w14:paraId="4E744A74" w14:textId="0DA9B9BA" w:rsidR="00E76A30" w:rsidRPr="00CB4CC3" w:rsidRDefault="00E76A30" w:rsidP="007D1E71">
      <w:pPr>
        <w:jc w:val="both"/>
        <w:rPr>
          <w:i/>
          <w:iCs/>
        </w:rPr>
      </w:pPr>
      <w:r w:rsidRPr="00CB4CC3">
        <w:rPr>
          <w:i/>
          <w:iCs/>
        </w:rPr>
        <w:t>Acknowledgements:</w:t>
      </w:r>
    </w:p>
    <w:p w14:paraId="4346BDA2" w14:textId="0BE5B803" w:rsidR="00E76A30" w:rsidRDefault="00E76A30" w:rsidP="007D1E71">
      <w:pPr>
        <w:jc w:val="both"/>
      </w:pPr>
    </w:p>
    <w:p w14:paraId="06D0FB7F" w14:textId="7668B2BC" w:rsidR="00E76A30" w:rsidRDefault="00E76A30" w:rsidP="007D1E71">
      <w:pPr>
        <w:jc w:val="both"/>
      </w:pPr>
      <w:r>
        <w:t xml:space="preserve">The authors wish to acknowledge the support </w:t>
      </w:r>
      <w:r w:rsidR="00CB4CC3">
        <w:t>of the European Centre for Living Technology, and the access to Covid-19 data compiled by Johns Hopkins University</w:t>
      </w:r>
      <w:r w:rsidR="00781A18">
        <w:t>.</w:t>
      </w:r>
      <w:r w:rsidR="00CB4CC3">
        <w:t xml:space="preserve"> The authors wish to thank those who made their modelling software examples available on </w:t>
      </w:r>
      <w:r w:rsidR="006B7A29">
        <w:t>GitHub</w:t>
      </w:r>
      <w:proofErr w:type="gramStart"/>
      <w:r w:rsidR="00CB4CC3">
        <w:t xml:space="preserve">, in particular, Dr. Alison </w:t>
      </w:r>
      <w:r w:rsidR="00781A18">
        <w:t>Hill</w:t>
      </w:r>
      <w:proofErr w:type="gramEnd"/>
      <w:r w:rsidR="00781A18">
        <w:t xml:space="preserve"> (</w:t>
      </w:r>
      <w:r w:rsidR="00781A18" w:rsidRPr="00781A18">
        <w:t>https://github.com/alsnhll/SEIR_COVID19</w:t>
      </w:r>
      <w:r w:rsidR="00781A18">
        <w:t xml:space="preserve">) </w:t>
      </w:r>
      <w:r w:rsidR="00CB4CC3">
        <w:t xml:space="preserve">and the authors of the </w:t>
      </w:r>
      <w:proofErr w:type="spellStart"/>
      <w:r w:rsidR="00CB4CC3">
        <w:t>Py</w:t>
      </w:r>
      <w:r w:rsidR="00781A18">
        <w:t>Gom</w:t>
      </w:r>
      <w:proofErr w:type="spellEnd"/>
      <w:r w:rsidR="00CB4CC3">
        <w:t xml:space="preserve"> package</w:t>
      </w:r>
      <w:r w:rsidR="00781A18">
        <w:t xml:space="preserve"> (</w:t>
      </w:r>
      <w:r w:rsidR="00781A18" w:rsidRPr="00781A18">
        <w:t>https://github.com/PublicHealthEngland/pygom</w:t>
      </w:r>
      <w:r w:rsidR="00781A18">
        <w:t>).</w:t>
      </w:r>
    </w:p>
    <w:p w14:paraId="38A4A29F" w14:textId="3FE66F64" w:rsidR="0011114A" w:rsidRDefault="0011114A"/>
    <w:p w14:paraId="7AE9007D" w14:textId="77777777" w:rsidR="001508F4" w:rsidRDefault="001508F4">
      <w:pPr>
        <w:rPr>
          <w:b/>
          <w:bCs/>
        </w:rPr>
      </w:pPr>
      <w:r>
        <w:rPr>
          <w:b/>
          <w:bCs/>
        </w:rPr>
        <w:br w:type="page"/>
      </w:r>
    </w:p>
    <w:p w14:paraId="58C6A05A" w14:textId="66B609FF" w:rsidR="00D5526F" w:rsidRPr="00831BED" w:rsidRDefault="00002DF1">
      <w:pPr>
        <w:rPr>
          <w:b/>
          <w:bCs/>
        </w:rPr>
      </w:pPr>
      <w:r>
        <w:rPr>
          <w:b/>
          <w:bCs/>
          <w:noProof/>
        </w:rPr>
        <w:lastRenderedPageBreak/>
        <mc:AlternateContent>
          <mc:Choice Requires="wps">
            <w:drawing>
              <wp:anchor distT="0" distB="0" distL="114300" distR="114300" simplePos="0" relativeHeight="251663360" behindDoc="0" locked="0" layoutInCell="1" allowOverlap="1" wp14:anchorId="051F8640" wp14:editId="1E85035A">
                <wp:simplePos x="0" y="0"/>
                <wp:positionH relativeFrom="column">
                  <wp:posOffset>2290445</wp:posOffset>
                </wp:positionH>
                <wp:positionV relativeFrom="paragraph">
                  <wp:posOffset>82896</wp:posOffset>
                </wp:positionV>
                <wp:extent cx="1357746" cy="221673"/>
                <wp:effectExtent l="0" t="0" r="1270" b="0"/>
                <wp:wrapNone/>
                <wp:docPr id="18" name="Text Box 18"/>
                <wp:cNvGraphicFramePr/>
                <a:graphic xmlns:a="http://schemas.openxmlformats.org/drawingml/2006/main">
                  <a:graphicData uri="http://schemas.microsoft.com/office/word/2010/wordprocessingShape">
                    <wps:wsp>
                      <wps:cNvSpPr txBox="1"/>
                      <wps:spPr>
                        <a:xfrm>
                          <a:off x="0" y="0"/>
                          <a:ext cx="1357746" cy="221673"/>
                        </a:xfrm>
                        <a:prstGeom prst="rect">
                          <a:avLst/>
                        </a:prstGeom>
                        <a:solidFill>
                          <a:schemeClr val="bg1"/>
                        </a:solidFill>
                        <a:ln w="6350">
                          <a:noFill/>
                        </a:ln>
                      </wps:spPr>
                      <wps:txbx>
                        <w:txbxContent>
                          <w:p w14:paraId="068A5515" w14:textId="77777777" w:rsidR="00025309" w:rsidRDefault="00025309"/>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type w14:anchorId="051F8640" id="_x0000_t202" coordsize="21600,21600" o:spt="202" path="m,l,21600r21600,l21600,xe">
                <v:stroke joinstyle="miter"/>
                <v:path gradientshapeok="t" o:connecttype="rect"/>
              </v:shapetype>
              <v:shape id="Text Box 18" o:spid="_x0000_s1026" type="#_x0000_t202" style="position:absolute;margin-left:180.35pt;margin-top:6.55pt;width:106.9pt;height:17.45pt;z-index:2516633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N1z7QQIAAHsEAAAOAAAAZHJzL2Uyb0RvYy54bWysVEuP2jAQvlfqf7B8L+HNNiKsKCuqSqvd&#13;&#10;laDas3EcsGR7XNuQ0F/fsRNYuu2p6sWZlz/PzDeT+X2jFTkJ5yWYgg56fUqE4VBKsy/o9+360x0l&#13;&#10;PjBTMgVGFPQsPL1ffPwwr20uhnAAVQpHEMT4vLYFPYRg8yzz/CA08z2wwqCzAqdZQNXts9KxGtG1&#13;&#10;yob9/jSrwZXWARfeo/WhddJFwq8qwcNzVXkRiCoo5hbS6dK5i2e2mLN875g9SN6lwf4hC82kwUev&#13;&#10;UA8sMHJ08g8oLbkDD1XocdAZVJXkItWA1Qz676rZHJgVqRZsjrfXNvn/B8ufTi+OyBK5Q6YM08jR&#13;&#10;VjSBfIGGoAn7U1ufY9jGYmBo0I6xF7tHYyy7qZyOXyyIoB87fb52N6LxeGk0mc3GU0o4+obDwXQ2&#13;&#10;ijDZ223rfPgqQJMoFNQhe6mp7PToQxt6CYmPeVCyXEulkhInRqyUIyeGXO/2KUcE/y1KGVIXdDqa&#13;&#10;9BOwgXi9RVYGc4m1tjVFKTS7pmvADsoz1u+gnSBv+Vpiko/MhxfmcGSwZFyD8IxHpQAfgU6i5ADu&#13;&#10;59/sMR6ZRC8lNY5gQf2PI3OCEvXNIMefB+NxnNmkjCezISru1rO79ZijXgFWPsCFszyJMT6oi1g5&#13;&#10;0K+4Lcv4KrqY4fh2QcNFXIV2MXDbuFguUxBOqWXh0Wwsj9Cx05GCbfPKnO14CsjwE1yGleXv6Gpj&#13;&#10;400Dy2OASiYuY4PbrnZ9xwlP09BtY1yhWz1Fvf0zFr8AAAD//wMAUEsDBBQABgAIAAAAIQCIMALD&#13;&#10;3wAAAA4BAAAPAAAAZHJzL2Rvd25yZXYueG1sTE87b8IwEN4r9T9Yh9StOBQCKMRB9MFckXToaOJr&#13;&#10;EojPUWwgza/vdWqXk07fO90OthVX7H3jSMFsGoFAKp1pqFLwUewf1yB80GR06wgVfKOHbXZ/l+rE&#13;&#10;uBsd8JqHSrAJ+UQrqEPoEil9WaPVfuo6JMa+XG914LevpOn1jc1tK5+iaCmtbogTat3hS43lOb9Y&#13;&#10;znXF23ncBVnsS8yfTTye3j9HpR4mw+uGz24DIuAQ/hTwu4H7Q8bFju5CxotWwXwZrZjKwHwGggnx&#13;&#10;ahGDOCpYrCOQWSr/z8h+AAAA//8DAFBLAQItABQABgAIAAAAIQC2gziS/gAAAOEBAAATAAAAAAAA&#13;&#10;AAAAAAAAAAAAAABbQ29udGVudF9UeXBlc10ueG1sUEsBAi0AFAAGAAgAAAAhADj9If/WAAAAlAEA&#13;&#10;AAsAAAAAAAAAAAAAAAAALwEAAF9yZWxzLy5yZWxzUEsBAi0AFAAGAAgAAAAhAIk3XPtBAgAAewQA&#13;&#10;AA4AAAAAAAAAAAAAAAAALgIAAGRycy9lMm9Eb2MueG1sUEsBAi0AFAAGAAgAAAAhAIgwAsPfAAAA&#13;&#10;DgEAAA8AAAAAAAAAAAAAAAAAmwQAAGRycy9kb3ducmV2LnhtbFBLBQYAAAAABAAEAPMAAACnBQAA&#13;&#10;AAA=&#13;&#10;" fillcolor="white [3212]" stroked="f" strokeweight=".5pt">
                <v:textbox>
                  <w:txbxContent>
                    <w:p w14:paraId="068A5515" w14:textId="77777777" w:rsidR="00025309" w:rsidRDefault="00025309"/>
                  </w:txbxContent>
                </v:textbox>
              </v:shape>
            </w:pict>
          </mc:Fallback>
        </mc:AlternateContent>
      </w:r>
      <w:r w:rsidR="00D5526F" w:rsidRPr="000702F7">
        <w:rPr>
          <w:b/>
          <w:bCs/>
        </w:rPr>
        <w:t>Figures</w:t>
      </w:r>
    </w:p>
    <w:p w14:paraId="52977A35" w14:textId="1BA6B82B" w:rsidR="00831BED" w:rsidRDefault="00904403" w:rsidP="00770D6E">
      <w:r w:rsidRPr="00904403">
        <w:rPr>
          <w:noProof/>
        </w:rPr>
        <w:t xml:space="preserve"> </w:t>
      </w:r>
      <w:r w:rsidR="00445305" w:rsidRPr="00445305">
        <w:rPr>
          <w:noProof/>
        </w:rPr>
        <w:drawing>
          <wp:inline distT="0" distB="0" distL="0" distR="0" wp14:anchorId="65F41765" wp14:editId="09BB85E8">
            <wp:extent cx="5727700" cy="386969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727700" cy="3869690"/>
                    </a:xfrm>
                    <a:prstGeom prst="rect">
                      <a:avLst/>
                    </a:prstGeom>
                  </pic:spPr>
                </pic:pic>
              </a:graphicData>
            </a:graphic>
          </wp:inline>
        </w:drawing>
      </w:r>
    </w:p>
    <w:p w14:paraId="285B2E7E" w14:textId="56569DEB" w:rsidR="003E6BA5" w:rsidRDefault="00D5526F" w:rsidP="00227F4E">
      <w:pPr>
        <w:ind w:left="720" w:hanging="720"/>
        <w:jc w:val="both"/>
        <w:rPr>
          <w:sz w:val="22"/>
          <w:szCs w:val="22"/>
        </w:rPr>
      </w:pPr>
      <w:r w:rsidRPr="00B05583">
        <w:rPr>
          <w:b/>
          <w:bCs/>
          <w:sz w:val="22"/>
          <w:szCs w:val="22"/>
        </w:rPr>
        <w:t xml:space="preserve">Fig.1 </w:t>
      </w:r>
      <w:r w:rsidR="000702F7" w:rsidRPr="00B05583">
        <w:rPr>
          <w:b/>
          <w:bCs/>
          <w:sz w:val="22"/>
          <w:szCs w:val="22"/>
        </w:rPr>
        <w:t>Common l</w:t>
      </w:r>
      <w:r w:rsidRPr="00B05583">
        <w:rPr>
          <w:b/>
          <w:bCs/>
          <w:sz w:val="22"/>
          <w:szCs w:val="22"/>
        </w:rPr>
        <w:t>inear phase</w:t>
      </w:r>
      <w:r w:rsidR="00B05583">
        <w:rPr>
          <w:b/>
          <w:bCs/>
          <w:sz w:val="22"/>
          <w:szCs w:val="22"/>
        </w:rPr>
        <w:t>s</w:t>
      </w:r>
      <w:r w:rsidRPr="00B05583">
        <w:rPr>
          <w:b/>
          <w:bCs/>
          <w:sz w:val="22"/>
          <w:szCs w:val="22"/>
        </w:rPr>
        <w:t xml:space="preserve"> of growth in individual countries</w:t>
      </w:r>
      <w:r w:rsidR="00B05583" w:rsidRPr="00B05583">
        <w:rPr>
          <w:b/>
          <w:bCs/>
          <w:sz w:val="22"/>
          <w:szCs w:val="22"/>
        </w:rPr>
        <w:t>.</w:t>
      </w:r>
      <w:r w:rsidR="00B05583" w:rsidRPr="00B05583">
        <w:rPr>
          <w:sz w:val="22"/>
          <w:szCs w:val="22"/>
        </w:rPr>
        <w:t xml:space="preserve"> </w:t>
      </w:r>
      <w:r w:rsidR="00130C34" w:rsidRPr="00275BBB">
        <w:rPr>
          <w:b/>
          <w:bCs/>
          <w:sz w:val="22"/>
          <w:szCs w:val="22"/>
        </w:rPr>
        <w:t>A)</w:t>
      </w:r>
      <w:r w:rsidR="00130C34">
        <w:rPr>
          <w:sz w:val="22"/>
          <w:szCs w:val="22"/>
        </w:rPr>
        <w:t xml:space="preserve"> </w:t>
      </w:r>
      <w:r w:rsidR="00B05583" w:rsidRPr="00B05583">
        <w:rPr>
          <w:sz w:val="22"/>
          <w:szCs w:val="22"/>
        </w:rPr>
        <w:t>The cumulative numbers of confirmed cases</w:t>
      </w:r>
      <w:r w:rsidR="00B05583">
        <w:rPr>
          <w:sz w:val="22"/>
          <w:szCs w:val="22"/>
        </w:rPr>
        <w:t xml:space="preserve"> of Covid-19 in the larger European countries</w:t>
      </w:r>
      <w:r w:rsidR="00130C34">
        <w:rPr>
          <w:sz w:val="22"/>
          <w:szCs w:val="22"/>
        </w:rPr>
        <w:t xml:space="preserve">, including Turkey (similar size, 82 million) and Sweden (minimal government control, 10 million) as interesting cases for comparison </w:t>
      </w:r>
      <w:r w:rsidR="00615B64">
        <w:rPr>
          <w:sz w:val="22"/>
          <w:szCs w:val="22"/>
        </w:rPr>
        <w:t>having</w:t>
      </w:r>
      <w:r w:rsidR="00130C34">
        <w:rPr>
          <w:sz w:val="22"/>
          <w:szCs w:val="22"/>
        </w:rPr>
        <w:t xml:space="preserve"> strong and weak central intervention.</w:t>
      </w:r>
      <w:r w:rsidR="003E6BA5">
        <w:rPr>
          <w:sz w:val="22"/>
          <w:szCs w:val="22"/>
        </w:rPr>
        <w:t xml:space="preserve"> Superimposed with the data is a three-segment linear fit (using the python pwlf module).</w:t>
      </w:r>
      <w:r w:rsidR="00B05583">
        <w:rPr>
          <w:sz w:val="22"/>
          <w:szCs w:val="22"/>
        </w:rPr>
        <w:t xml:space="preserve"> </w:t>
      </w:r>
      <w:r w:rsidR="003E6BA5">
        <w:rPr>
          <w:b/>
          <w:bCs/>
          <w:sz w:val="22"/>
          <w:szCs w:val="22"/>
        </w:rPr>
        <w:t>B)</w:t>
      </w:r>
      <w:r w:rsidR="003E6BA5">
        <w:rPr>
          <w:sz w:val="22"/>
          <w:szCs w:val="22"/>
        </w:rPr>
        <w:t xml:space="preserve"> The weekly averages of </w:t>
      </w:r>
      <w:r w:rsidR="00313967">
        <w:rPr>
          <w:sz w:val="22"/>
          <w:szCs w:val="22"/>
        </w:rPr>
        <w:t xml:space="preserve">daily </w:t>
      </w:r>
      <w:r w:rsidR="003E6BA5">
        <w:rPr>
          <w:sz w:val="22"/>
          <w:szCs w:val="22"/>
        </w:rPr>
        <w:t xml:space="preserve">confirmed cases for the same European countries.  </w:t>
      </w:r>
      <w:r w:rsidR="003E6BA5" w:rsidRPr="003E6BA5">
        <w:rPr>
          <w:b/>
          <w:bCs/>
          <w:sz w:val="22"/>
          <w:szCs w:val="22"/>
        </w:rPr>
        <w:t>C</w:t>
      </w:r>
      <w:r w:rsidR="00130C34" w:rsidRPr="00275BBB">
        <w:rPr>
          <w:b/>
          <w:bCs/>
          <w:sz w:val="22"/>
          <w:szCs w:val="22"/>
        </w:rPr>
        <w:t>)</w:t>
      </w:r>
      <w:r w:rsidR="003E6BA5">
        <w:rPr>
          <w:b/>
          <w:bCs/>
          <w:sz w:val="22"/>
          <w:szCs w:val="22"/>
        </w:rPr>
        <w:t xml:space="preserve">  </w:t>
      </w:r>
      <w:r w:rsidR="003E6BA5">
        <w:rPr>
          <w:sz w:val="22"/>
          <w:szCs w:val="22"/>
        </w:rPr>
        <w:t>Cumulative confirmed cases</w:t>
      </w:r>
      <w:r w:rsidR="00130C34">
        <w:rPr>
          <w:sz w:val="22"/>
          <w:szCs w:val="22"/>
        </w:rPr>
        <w:t xml:space="preserve"> for </w:t>
      </w:r>
      <w:r w:rsidR="00445305">
        <w:rPr>
          <w:sz w:val="22"/>
          <w:szCs w:val="22"/>
        </w:rPr>
        <w:t xml:space="preserve">the world and </w:t>
      </w:r>
      <w:r w:rsidR="00F51803">
        <w:rPr>
          <w:sz w:val="22"/>
          <w:szCs w:val="22"/>
        </w:rPr>
        <w:t xml:space="preserve">seven </w:t>
      </w:r>
      <w:r w:rsidR="00130C34">
        <w:rPr>
          <w:sz w:val="22"/>
          <w:szCs w:val="22"/>
        </w:rPr>
        <w:t xml:space="preserve">countries with largest population epidemics in the world for Covid-19 as of Aug </w:t>
      </w:r>
      <w:proofErr w:type="gramStart"/>
      <w:r w:rsidR="00130C34">
        <w:rPr>
          <w:sz w:val="22"/>
          <w:szCs w:val="22"/>
        </w:rPr>
        <w:t>1</w:t>
      </w:r>
      <w:proofErr w:type="gramEnd"/>
      <w:r w:rsidR="00130C34">
        <w:rPr>
          <w:sz w:val="22"/>
          <w:szCs w:val="22"/>
        </w:rPr>
        <w:t xml:space="preserve"> 2020</w:t>
      </w:r>
      <w:r w:rsidR="003E6BA5">
        <w:rPr>
          <w:sz w:val="22"/>
          <w:szCs w:val="22"/>
        </w:rPr>
        <w:t>, with the same three-segment linear fit superimposed</w:t>
      </w:r>
      <w:r w:rsidR="006B7A29">
        <w:rPr>
          <w:sz w:val="22"/>
          <w:szCs w:val="22"/>
        </w:rPr>
        <w:t>.</w:t>
      </w:r>
      <w:r w:rsidR="00130C34">
        <w:rPr>
          <w:sz w:val="22"/>
          <w:szCs w:val="22"/>
        </w:rPr>
        <w:t xml:space="preserve"> </w:t>
      </w:r>
      <w:r w:rsidR="003E6BA5">
        <w:rPr>
          <w:b/>
          <w:bCs/>
          <w:sz w:val="22"/>
          <w:szCs w:val="22"/>
        </w:rPr>
        <w:t>D)</w:t>
      </w:r>
      <w:r w:rsidR="003E6BA5">
        <w:rPr>
          <w:sz w:val="22"/>
          <w:szCs w:val="22"/>
        </w:rPr>
        <w:t xml:space="preserve"> The weekly averages of </w:t>
      </w:r>
      <w:r w:rsidR="00313967">
        <w:rPr>
          <w:sz w:val="22"/>
          <w:szCs w:val="22"/>
        </w:rPr>
        <w:t xml:space="preserve">daily </w:t>
      </w:r>
      <w:r w:rsidR="003E6BA5">
        <w:rPr>
          <w:sz w:val="22"/>
          <w:szCs w:val="22"/>
        </w:rPr>
        <w:t>confirmed cases for the same countries.</w:t>
      </w:r>
      <w:r w:rsidR="00313967">
        <w:rPr>
          <w:sz w:val="22"/>
          <w:szCs w:val="22"/>
        </w:rPr>
        <w:t xml:space="preserve">  Note that the long regions of linear growth in the cumulative graphs in (A) and (C) correspond to broadened peaks in the daily case counts; these broadened peaks are not produced by traditional SIR or SEIR models.</w:t>
      </w:r>
      <w:r w:rsidR="00783CA3">
        <w:rPr>
          <w:sz w:val="22"/>
          <w:szCs w:val="22"/>
        </w:rPr>
        <w:t xml:space="preserve">  </w:t>
      </w:r>
      <w:r w:rsidR="00CD16AA">
        <w:rPr>
          <w:sz w:val="22"/>
          <w:szCs w:val="22"/>
        </w:rPr>
        <w:t>For reference, infection rate and daily infection rate of a standard SIR model is shown in pink dashed lines, in (A) and (B), respectively.</w:t>
      </w:r>
      <w:r w:rsidR="0057313C">
        <w:rPr>
          <w:sz w:val="22"/>
          <w:szCs w:val="22"/>
        </w:rPr>
        <w:t xml:space="preserve"> </w:t>
      </w:r>
      <w:r w:rsidR="0057313C" w:rsidRPr="0057313C">
        <w:rPr>
          <w:sz w:val="22"/>
          <w:szCs w:val="22"/>
        </w:rPr>
        <w:t>Data for Fig. 1 is taken from John Hopkins University compilation and averaged over 7 days to remove weekly oscillations in reporting.</w:t>
      </w:r>
    </w:p>
    <w:p w14:paraId="5D137DF4" w14:textId="77777777" w:rsidR="003E6BA5" w:rsidRPr="003E6BA5" w:rsidRDefault="003E6BA5" w:rsidP="00B05583">
      <w:pPr>
        <w:jc w:val="both"/>
        <w:rPr>
          <w:sz w:val="22"/>
          <w:szCs w:val="22"/>
        </w:rPr>
      </w:pPr>
    </w:p>
    <w:p w14:paraId="5051293C" w14:textId="77777777" w:rsidR="00831BED" w:rsidRDefault="00831BED">
      <w:pPr>
        <w:rPr>
          <w:sz w:val="22"/>
          <w:szCs w:val="22"/>
        </w:rPr>
      </w:pPr>
      <w:r>
        <w:rPr>
          <w:sz w:val="22"/>
          <w:szCs w:val="22"/>
        </w:rPr>
        <w:br w:type="page"/>
      </w:r>
    </w:p>
    <w:p w14:paraId="5C540D4D" w14:textId="77777777" w:rsidR="00D5526F" w:rsidRPr="00B05583" w:rsidRDefault="00D5526F" w:rsidP="00B05583">
      <w:pPr>
        <w:jc w:val="both"/>
        <w:rPr>
          <w:sz w:val="22"/>
          <w:szCs w:val="22"/>
        </w:rPr>
      </w:pPr>
    </w:p>
    <w:p w14:paraId="7399EB60" w14:textId="57C4B5D8" w:rsidR="000702F7" w:rsidRDefault="000702F7" w:rsidP="00D5526F"/>
    <w:tbl>
      <w:tblPr>
        <w:tblStyle w:val="TableGrid"/>
        <w:tblW w:w="935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3"/>
        <w:gridCol w:w="3337"/>
        <w:gridCol w:w="5456"/>
      </w:tblGrid>
      <w:tr w:rsidR="00F63C94" w14:paraId="0C3756CD" w14:textId="77777777" w:rsidTr="00141EC7">
        <w:tc>
          <w:tcPr>
            <w:tcW w:w="729" w:type="dxa"/>
          </w:tcPr>
          <w:p w14:paraId="17709C8B" w14:textId="1565C461" w:rsidR="00F63C94" w:rsidRDefault="00F63C94" w:rsidP="00D5526F">
            <w:r>
              <w:t>SIR</w:t>
            </w:r>
          </w:p>
        </w:tc>
        <w:tc>
          <w:tcPr>
            <w:tcW w:w="3146" w:type="dxa"/>
          </w:tcPr>
          <w:p w14:paraId="56322E34" w14:textId="30768177" w:rsidR="00F63C94" w:rsidRDefault="00F63C94" w:rsidP="00D5526F">
            <w:r w:rsidRPr="00087CEC">
              <w:rPr>
                <w:noProof/>
              </w:rPr>
              <w:drawing>
                <wp:inline distT="0" distB="0" distL="0" distR="0" wp14:anchorId="4D516DDF" wp14:editId="47F0F454">
                  <wp:extent cx="1296748" cy="821018"/>
                  <wp:effectExtent l="0" t="0" r="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1420503" cy="899372"/>
                          </a:xfrm>
                          <a:prstGeom prst="rect">
                            <a:avLst/>
                          </a:prstGeom>
                        </pic:spPr>
                      </pic:pic>
                    </a:graphicData>
                  </a:graphic>
                </wp:inline>
              </w:drawing>
            </w:r>
          </w:p>
        </w:tc>
        <w:tc>
          <w:tcPr>
            <w:tcW w:w="5476" w:type="dxa"/>
          </w:tcPr>
          <w:p w14:paraId="5E235316" w14:textId="75A44F28" w:rsidR="00F63C94" w:rsidRDefault="00F63C94" w:rsidP="00D5526F">
            <w:r w:rsidRPr="00087CEC">
              <w:rPr>
                <w:noProof/>
              </w:rPr>
              <w:drawing>
                <wp:inline distT="0" distB="0" distL="0" distR="0" wp14:anchorId="3B7DA11A" wp14:editId="5D9A27C1">
                  <wp:extent cx="1659006" cy="77724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669503" cy="782158"/>
                          </a:xfrm>
                          <a:prstGeom prst="rect">
                            <a:avLst/>
                          </a:prstGeom>
                        </pic:spPr>
                      </pic:pic>
                    </a:graphicData>
                  </a:graphic>
                </wp:inline>
              </w:drawing>
            </w:r>
          </w:p>
        </w:tc>
      </w:tr>
      <w:tr w:rsidR="00F63C94" w14:paraId="48139FAB" w14:textId="77777777" w:rsidTr="00141EC7">
        <w:tc>
          <w:tcPr>
            <w:tcW w:w="729" w:type="dxa"/>
          </w:tcPr>
          <w:p w14:paraId="4209A7DA" w14:textId="19CEBA68" w:rsidR="00F63C94" w:rsidRDefault="00F63C94" w:rsidP="00D5526F">
            <w:r>
              <w:t>SCIR</w:t>
            </w:r>
          </w:p>
        </w:tc>
        <w:tc>
          <w:tcPr>
            <w:tcW w:w="3146" w:type="dxa"/>
          </w:tcPr>
          <w:p w14:paraId="07792493" w14:textId="59BA500E" w:rsidR="00F63C94" w:rsidRDefault="00F63C94" w:rsidP="00D5526F">
            <w:r w:rsidRPr="00087CEC">
              <w:rPr>
                <w:noProof/>
              </w:rPr>
              <w:drawing>
                <wp:inline distT="0" distB="0" distL="0" distR="0" wp14:anchorId="5B9DFD4E" wp14:editId="570B7978">
                  <wp:extent cx="1853179" cy="933717"/>
                  <wp:effectExtent l="0" t="0" r="127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952954" cy="983988"/>
                          </a:xfrm>
                          <a:prstGeom prst="rect">
                            <a:avLst/>
                          </a:prstGeom>
                        </pic:spPr>
                      </pic:pic>
                    </a:graphicData>
                  </a:graphic>
                </wp:inline>
              </w:drawing>
            </w:r>
          </w:p>
        </w:tc>
        <w:tc>
          <w:tcPr>
            <w:tcW w:w="5476" w:type="dxa"/>
          </w:tcPr>
          <w:p w14:paraId="4D7CCEBA" w14:textId="3CDC2E1D" w:rsidR="00F63C94" w:rsidRDefault="00F63C94" w:rsidP="00D5526F">
            <w:r w:rsidRPr="00087CEC">
              <w:rPr>
                <w:noProof/>
              </w:rPr>
              <w:drawing>
                <wp:inline distT="0" distB="0" distL="0" distR="0" wp14:anchorId="65E1E141" wp14:editId="258B68D6">
                  <wp:extent cx="2583042" cy="81724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2598545" cy="822150"/>
                          </a:xfrm>
                          <a:prstGeom prst="rect">
                            <a:avLst/>
                          </a:prstGeom>
                        </pic:spPr>
                      </pic:pic>
                    </a:graphicData>
                  </a:graphic>
                </wp:inline>
              </w:drawing>
            </w:r>
          </w:p>
        </w:tc>
      </w:tr>
      <w:tr w:rsidR="00F63C94" w14:paraId="6EF6317D" w14:textId="77777777" w:rsidTr="00141EC7">
        <w:tc>
          <w:tcPr>
            <w:tcW w:w="729" w:type="dxa"/>
          </w:tcPr>
          <w:p w14:paraId="33E144C1" w14:textId="54810ED9" w:rsidR="00F63C94" w:rsidRDefault="00F63C94" w:rsidP="00D5526F">
            <w:r>
              <w:t>SEIR</w:t>
            </w:r>
          </w:p>
        </w:tc>
        <w:tc>
          <w:tcPr>
            <w:tcW w:w="3146" w:type="dxa"/>
          </w:tcPr>
          <w:p w14:paraId="64176D96" w14:textId="40F4FFB2" w:rsidR="00F63C94" w:rsidRDefault="00F63C94" w:rsidP="00D5526F">
            <w:r w:rsidRPr="00087CEC">
              <w:rPr>
                <w:noProof/>
              </w:rPr>
              <w:drawing>
                <wp:inline distT="0" distB="0" distL="0" distR="0" wp14:anchorId="120234D2" wp14:editId="79B11801">
                  <wp:extent cx="1044388" cy="884249"/>
                  <wp:effectExtent l="0" t="0" r="0" b="508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1076096" cy="911095"/>
                          </a:xfrm>
                          <a:prstGeom prst="rect">
                            <a:avLst/>
                          </a:prstGeom>
                        </pic:spPr>
                      </pic:pic>
                    </a:graphicData>
                  </a:graphic>
                </wp:inline>
              </w:drawing>
            </w:r>
          </w:p>
        </w:tc>
        <w:tc>
          <w:tcPr>
            <w:tcW w:w="5476" w:type="dxa"/>
          </w:tcPr>
          <w:p w14:paraId="71D40CA6" w14:textId="2723D4D7" w:rsidR="00F63C94" w:rsidRDefault="00F63C94" w:rsidP="00D5526F">
            <w:r w:rsidRPr="00087CEC">
              <w:rPr>
                <w:noProof/>
              </w:rPr>
              <w:drawing>
                <wp:inline distT="0" distB="0" distL="0" distR="0" wp14:anchorId="24A901CA" wp14:editId="02B67961">
                  <wp:extent cx="2308860" cy="897237"/>
                  <wp:effectExtent l="0" t="0" r="2540" b="508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431196" cy="944778"/>
                          </a:xfrm>
                          <a:prstGeom prst="rect">
                            <a:avLst/>
                          </a:prstGeom>
                        </pic:spPr>
                      </pic:pic>
                    </a:graphicData>
                  </a:graphic>
                </wp:inline>
              </w:drawing>
            </w:r>
          </w:p>
        </w:tc>
      </w:tr>
      <w:tr w:rsidR="00F63C94" w14:paraId="6AE1A159" w14:textId="77777777" w:rsidTr="00141EC7">
        <w:tc>
          <w:tcPr>
            <w:tcW w:w="729" w:type="dxa"/>
          </w:tcPr>
          <w:p w14:paraId="75D58BE8" w14:textId="5F7951F2" w:rsidR="00F63C94" w:rsidRDefault="00F63C94" w:rsidP="00D5526F">
            <w:r>
              <w:t>SCEIR</w:t>
            </w:r>
          </w:p>
        </w:tc>
        <w:tc>
          <w:tcPr>
            <w:tcW w:w="3146" w:type="dxa"/>
          </w:tcPr>
          <w:p w14:paraId="1C653B18" w14:textId="25043D2B" w:rsidR="00F63C94" w:rsidRDefault="00F63C94" w:rsidP="00D5526F">
            <w:r w:rsidRPr="00087CEC">
              <w:rPr>
                <w:noProof/>
              </w:rPr>
              <w:drawing>
                <wp:inline distT="0" distB="0" distL="0" distR="0" wp14:anchorId="2EAB6361" wp14:editId="00104208">
                  <wp:extent cx="1982243" cy="1164664"/>
                  <wp:effectExtent l="0" t="0" r="0" b="381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054405" cy="1207063"/>
                          </a:xfrm>
                          <a:prstGeom prst="rect">
                            <a:avLst/>
                          </a:prstGeom>
                        </pic:spPr>
                      </pic:pic>
                    </a:graphicData>
                  </a:graphic>
                </wp:inline>
              </w:drawing>
            </w:r>
          </w:p>
        </w:tc>
        <w:tc>
          <w:tcPr>
            <w:tcW w:w="5476" w:type="dxa"/>
          </w:tcPr>
          <w:p w14:paraId="7298CC46" w14:textId="4A87DFC3" w:rsidR="00F63C94" w:rsidRDefault="00F63C94" w:rsidP="00D5526F">
            <w:r w:rsidRPr="00087CEC">
              <w:rPr>
                <w:noProof/>
              </w:rPr>
              <w:drawing>
                <wp:inline distT="0" distB="0" distL="0" distR="0" wp14:anchorId="59A02231" wp14:editId="6F4C9048">
                  <wp:extent cx="3326130" cy="965781"/>
                  <wp:effectExtent l="0" t="0" r="127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3436138" cy="997723"/>
                          </a:xfrm>
                          <a:prstGeom prst="rect">
                            <a:avLst/>
                          </a:prstGeom>
                        </pic:spPr>
                      </pic:pic>
                    </a:graphicData>
                  </a:graphic>
                </wp:inline>
              </w:drawing>
            </w:r>
          </w:p>
        </w:tc>
      </w:tr>
    </w:tbl>
    <w:p w14:paraId="3080F1D1" w14:textId="77777777" w:rsidR="001508F4" w:rsidRDefault="001508F4" w:rsidP="00D5526F"/>
    <w:p w14:paraId="6891887E" w14:textId="38395CD7" w:rsidR="00831BED" w:rsidRDefault="000702F7" w:rsidP="00FB389E">
      <w:pPr>
        <w:jc w:val="both"/>
        <w:rPr>
          <w:sz w:val="22"/>
          <w:szCs w:val="22"/>
        </w:rPr>
      </w:pPr>
      <w:r w:rsidRPr="00FB389E">
        <w:rPr>
          <w:b/>
          <w:bCs/>
          <w:sz w:val="22"/>
          <w:szCs w:val="22"/>
        </w:rPr>
        <w:t>Fig.2</w:t>
      </w:r>
      <w:r w:rsidR="00C35442" w:rsidRPr="00FB389E">
        <w:rPr>
          <w:b/>
          <w:bCs/>
          <w:sz w:val="22"/>
          <w:szCs w:val="22"/>
        </w:rPr>
        <w:t xml:space="preserve"> The mechanism and equations of </w:t>
      </w:r>
      <w:r w:rsidR="00FB389E" w:rsidRPr="00FB389E">
        <w:rPr>
          <w:b/>
          <w:bCs/>
          <w:sz w:val="22"/>
          <w:szCs w:val="22"/>
        </w:rPr>
        <w:t xml:space="preserve">the </w:t>
      </w:r>
      <w:r w:rsidR="00C35442" w:rsidRPr="00FB389E">
        <w:rPr>
          <w:b/>
          <w:bCs/>
          <w:sz w:val="22"/>
          <w:szCs w:val="22"/>
        </w:rPr>
        <w:t xml:space="preserve">two </w:t>
      </w:r>
      <w:r w:rsidR="00F63C94" w:rsidRPr="00FB389E">
        <w:rPr>
          <w:b/>
          <w:bCs/>
          <w:sz w:val="22"/>
          <w:szCs w:val="22"/>
        </w:rPr>
        <w:t>simplest</w:t>
      </w:r>
      <w:r w:rsidR="00C35442" w:rsidRPr="00FB389E">
        <w:rPr>
          <w:b/>
          <w:bCs/>
          <w:sz w:val="22"/>
          <w:szCs w:val="22"/>
        </w:rPr>
        <w:t xml:space="preserve"> endogenous caution models.</w:t>
      </w:r>
      <w:r w:rsidR="00FB389E" w:rsidRPr="00FB389E">
        <w:rPr>
          <w:b/>
          <w:bCs/>
          <w:sz w:val="22"/>
          <w:szCs w:val="22"/>
        </w:rPr>
        <w:t xml:space="preserve"> </w:t>
      </w:r>
      <w:r w:rsidR="00FB389E" w:rsidRPr="00FB389E">
        <w:rPr>
          <w:sz w:val="22"/>
          <w:szCs w:val="22"/>
        </w:rPr>
        <w:t xml:space="preserve">The two standard epidemic models SIR and SEIR are extended in the simplest way to self-regulating models with caution SCIR and SCEIR, by distinguishing two classes of </w:t>
      </w:r>
      <w:proofErr w:type="spellStart"/>
      <w:r w:rsidR="00FB389E" w:rsidRPr="00FB389E">
        <w:rPr>
          <w:sz w:val="22"/>
          <w:szCs w:val="22"/>
        </w:rPr>
        <w:t>susceptibles</w:t>
      </w:r>
      <w:proofErr w:type="spellEnd"/>
      <w:r w:rsidR="00FB389E" w:rsidRPr="00FB389E">
        <w:rPr>
          <w:sz w:val="22"/>
          <w:szCs w:val="22"/>
        </w:rPr>
        <w:t xml:space="preserve"> </w:t>
      </w:r>
      <w:r w:rsidR="00FB389E" w:rsidRPr="004E273D">
        <w:rPr>
          <w:i/>
          <w:iCs/>
          <w:sz w:val="22"/>
          <w:szCs w:val="22"/>
        </w:rPr>
        <w:t>S</w:t>
      </w:r>
      <w:r w:rsidR="00FB389E" w:rsidRPr="00FB389E">
        <w:rPr>
          <w:sz w:val="22"/>
          <w:szCs w:val="22"/>
        </w:rPr>
        <w:t xml:space="preserve"> and </w:t>
      </w:r>
      <w:r w:rsidR="00FB389E" w:rsidRPr="004E273D">
        <w:rPr>
          <w:i/>
          <w:iCs/>
          <w:sz w:val="22"/>
          <w:szCs w:val="22"/>
        </w:rPr>
        <w:t>S</w:t>
      </w:r>
      <w:r w:rsidR="00FB389E" w:rsidRPr="004E273D">
        <w:rPr>
          <w:i/>
          <w:iCs/>
          <w:sz w:val="22"/>
          <w:szCs w:val="22"/>
          <w:vertAlign w:val="subscript"/>
        </w:rPr>
        <w:t>c</w:t>
      </w:r>
      <w:r w:rsidR="00FB389E" w:rsidRPr="00FB389E">
        <w:rPr>
          <w:sz w:val="22"/>
          <w:szCs w:val="22"/>
        </w:rPr>
        <w:t xml:space="preserve"> with the switch to caution prompted by high observed number of infections and with caution decaying exponentially with time. Cautioned </w:t>
      </w:r>
      <w:proofErr w:type="spellStart"/>
      <w:r w:rsidR="00FB389E" w:rsidRPr="00FB389E">
        <w:rPr>
          <w:sz w:val="22"/>
          <w:szCs w:val="22"/>
        </w:rPr>
        <w:t>suscept</w:t>
      </w:r>
      <w:r w:rsidR="00141EC7">
        <w:rPr>
          <w:sz w:val="22"/>
          <w:szCs w:val="22"/>
        </w:rPr>
        <w:t>i</w:t>
      </w:r>
      <w:r w:rsidR="00FB389E" w:rsidRPr="00FB389E">
        <w:rPr>
          <w:sz w:val="22"/>
          <w:szCs w:val="22"/>
        </w:rPr>
        <w:t>ble</w:t>
      </w:r>
      <w:r w:rsidR="00141EC7">
        <w:rPr>
          <w:sz w:val="22"/>
          <w:szCs w:val="22"/>
        </w:rPr>
        <w:t>s</w:t>
      </w:r>
      <w:proofErr w:type="spellEnd"/>
      <w:r w:rsidR="00FB389E" w:rsidRPr="00FB389E">
        <w:rPr>
          <w:sz w:val="22"/>
          <w:szCs w:val="22"/>
        </w:rPr>
        <w:t xml:space="preserve"> have a reduced rate of infection.</w:t>
      </w:r>
      <w:r w:rsidR="00141EC7">
        <w:rPr>
          <w:sz w:val="22"/>
          <w:szCs w:val="22"/>
        </w:rPr>
        <w:t xml:space="preserve"> In </w:t>
      </w:r>
      <w:r w:rsidR="00F3368C">
        <w:rPr>
          <w:sz w:val="22"/>
          <w:szCs w:val="22"/>
        </w:rPr>
        <w:t>the full models employed in Fig. 3 and below</w:t>
      </w:r>
      <w:r w:rsidR="00141EC7">
        <w:rPr>
          <w:sz w:val="22"/>
          <w:szCs w:val="22"/>
        </w:rPr>
        <w:t xml:space="preserve">, the exposed </w:t>
      </w:r>
      <w:r w:rsidR="00141EC7" w:rsidRPr="004E273D">
        <w:rPr>
          <w:i/>
          <w:iCs/>
          <w:sz w:val="22"/>
          <w:szCs w:val="22"/>
        </w:rPr>
        <w:t xml:space="preserve">E </w:t>
      </w:r>
      <w:r w:rsidR="00141EC7">
        <w:rPr>
          <w:sz w:val="22"/>
          <w:szCs w:val="22"/>
        </w:rPr>
        <w:t xml:space="preserve">and infected individuals </w:t>
      </w:r>
      <w:r w:rsidR="00141EC7" w:rsidRPr="004E273D">
        <w:rPr>
          <w:i/>
          <w:iCs/>
          <w:sz w:val="22"/>
          <w:szCs w:val="22"/>
        </w:rPr>
        <w:t>I</w:t>
      </w:r>
      <w:r w:rsidR="00141EC7">
        <w:rPr>
          <w:sz w:val="22"/>
          <w:szCs w:val="22"/>
        </w:rPr>
        <w:t xml:space="preserve"> </w:t>
      </w:r>
      <w:r w:rsidR="00F3368C">
        <w:rPr>
          <w:sz w:val="22"/>
          <w:szCs w:val="22"/>
        </w:rPr>
        <w:t>are</w:t>
      </w:r>
      <w:r w:rsidR="00141EC7">
        <w:rPr>
          <w:sz w:val="22"/>
          <w:szCs w:val="22"/>
        </w:rPr>
        <w:t xml:space="preserve"> also distinguished by caution (see SI Fig S1)</w:t>
      </w:r>
      <w:r w:rsidR="00F3368C">
        <w:rPr>
          <w:sz w:val="22"/>
          <w:szCs w:val="22"/>
        </w:rPr>
        <w:t xml:space="preserve">, with cautioned infectives causing less infections of </w:t>
      </w:r>
      <w:proofErr w:type="spellStart"/>
      <w:r w:rsidR="00F3368C">
        <w:rPr>
          <w:sz w:val="22"/>
          <w:szCs w:val="22"/>
        </w:rPr>
        <w:t>susceptibles</w:t>
      </w:r>
      <w:proofErr w:type="spellEnd"/>
      <w:r w:rsidR="00F3368C">
        <w:rPr>
          <w:sz w:val="22"/>
          <w:szCs w:val="22"/>
        </w:rPr>
        <w:t>,</w:t>
      </w:r>
      <w:r w:rsidR="00141EC7">
        <w:rPr>
          <w:sz w:val="22"/>
          <w:szCs w:val="22"/>
        </w:rPr>
        <w:t xml:space="preserve"> </w:t>
      </w:r>
      <w:r w:rsidR="00F3368C">
        <w:rPr>
          <w:sz w:val="22"/>
          <w:szCs w:val="22"/>
        </w:rPr>
        <w:t xml:space="preserve">resulting </w:t>
      </w:r>
      <w:r w:rsidR="00141EC7">
        <w:rPr>
          <w:sz w:val="22"/>
          <w:szCs w:val="22"/>
        </w:rPr>
        <w:t xml:space="preserve">in </w:t>
      </w:r>
      <w:r w:rsidR="00F3368C">
        <w:rPr>
          <w:sz w:val="22"/>
          <w:szCs w:val="22"/>
        </w:rPr>
        <w:t xml:space="preserve">the </w:t>
      </w:r>
      <w:r w:rsidR="00141EC7">
        <w:rPr>
          <w:sz w:val="22"/>
          <w:szCs w:val="22"/>
        </w:rPr>
        <w:t>SC2IR and SC3EIR models.</w:t>
      </w:r>
      <w:r w:rsidR="00002DF1">
        <w:rPr>
          <w:sz w:val="22"/>
          <w:szCs w:val="22"/>
        </w:rPr>
        <w:t xml:space="preserve"> Likewise, more differentiated standard models like the SEI3R model, with three stages of infected individuals (</w:t>
      </w:r>
      <w:r w:rsidR="00002DF1" w:rsidRPr="004E273D">
        <w:rPr>
          <w:i/>
          <w:iCs/>
          <w:sz w:val="22"/>
          <w:szCs w:val="22"/>
        </w:rPr>
        <w:t>I</w:t>
      </w:r>
      <w:r w:rsidR="00002DF1" w:rsidRPr="004E273D">
        <w:rPr>
          <w:i/>
          <w:iCs/>
          <w:sz w:val="22"/>
          <w:szCs w:val="22"/>
          <w:vertAlign w:val="subscript"/>
        </w:rPr>
        <w:t>1</w:t>
      </w:r>
      <w:r w:rsidR="00002DF1">
        <w:rPr>
          <w:sz w:val="22"/>
          <w:szCs w:val="22"/>
        </w:rPr>
        <w:t xml:space="preserve"> non-hospitalized, </w:t>
      </w:r>
      <w:r w:rsidR="00002DF1" w:rsidRPr="004E273D">
        <w:rPr>
          <w:i/>
          <w:iCs/>
          <w:sz w:val="22"/>
          <w:szCs w:val="22"/>
        </w:rPr>
        <w:t>I</w:t>
      </w:r>
      <w:r w:rsidR="00002DF1" w:rsidRPr="004E273D">
        <w:rPr>
          <w:i/>
          <w:iCs/>
          <w:sz w:val="22"/>
          <w:szCs w:val="22"/>
          <w:vertAlign w:val="subscript"/>
        </w:rPr>
        <w:t>2</w:t>
      </w:r>
      <w:r w:rsidR="00002DF1">
        <w:rPr>
          <w:sz w:val="22"/>
          <w:szCs w:val="22"/>
        </w:rPr>
        <w:t xml:space="preserve"> hospitalized and </w:t>
      </w:r>
      <w:r w:rsidR="00002DF1" w:rsidRPr="004E273D">
        <w:rPr>
          <w:i/>
          <w:iCs/>
          <w:sz w:val="22"/>
          <w:szCs w:val="22"/>
        </w:rPr>
        <w:t>I</w:t>
      </w:r>
      <w:r w:rsidR="00002DF1" w:rsidRPr="004E273D">
        <w:rPr>
          <w:i/>
          <w:iCs/>
          <w:sz w:val="22"/>
          <w:szCs w:val="22"/>
          <w:vertAlign w:val="subscript"/>
        </w:rPr>
        <w:t>3</w:t>
      </w:r>
      <w:r w:rsidR="00002DF1">
        <w:rPr>
          <w:sz w:val="22"/>
          <w:szCs w:val="22"/>
        </w:rPr>
        <w:t xml:space="preserve"> critical care) can be extended to cautionary feedback via </w:t>
      </w:r>
      <w:r w:rsidR="00002DF1" w:rsidRPr="004E273D">
        <w:rPr>
          <w:i/>
          <w:iCs/>
          <w:sz w:val="22"/>
          <w:szCs w:val="22"/>
        </w:rPr>
        <w:t>I</w:t>
      </w:r>
      <w:r w:rsidR="00002DF1" w:rsidRPr="004E273D">
        <w:rPr>
          <w:i/>
          <w:iCs/>
          <w:sz w:val="22"/>
          <w:szCs w:val="22"/>
          <w:vertAlign w:val="subscript"/>
        </w:rPr>
        <w:t>3</w:t>
      </w:r>
      <w:r w:rsidR="00002DF1">
        <w:rPr>
          <w:sz w:val="22"/>
          <w:szCs w:val="22"/>
        </w:rPr>
        <w:t xml:space="preserve"> as </w:t>
      </w:r>
      <w:r w:rsidR="00F3368C">
        <w:rPr>
          <w:sz w:val="22"/>
          <w:szCs w:val="22"/>
        </w:rPr>
        <w:t>in</w:t>
      </w:r>
      <w:r w:rsidR="00002DF1">
        <w:rPr>
          <w:sz w:val="22"/>
          <w:szCs w:val="22"/>
        </w:rPr>
        <w:t xml:space="preserve"> SI Fig S1</w:t>
      </w:r>
      <w:r w:rsidR="00F3368C">
        <w:rPr>
          <w:sz w:val="22"/>
          <w:szCs w:val="22"/>
        </w:rPr>
        <w:t xml:space="preserve"> to the models </w:t>
      </w:r>
      <w:r w:rsidR="00F3368C">
        <w:rPr>
          <w:sz w:val="22"/>
          <w:szCs w:val="22"/>
        </w:rPr>
        <w:t>SCEI3R</w:t>
      </w:r>
      <w:r w:rsidR="00F3368C">
        <w:rPr>
          <w:sz w:val="22"/>
          <w:szCs w:val="22"/>
        </w:rPr>
        <w:t xml:space="preserve"> and </w:t>
      </w:r>
      <w:r w:rsidR="00F3368C">
        <w:rPr>
          <w:sz w:val="22"/>
          <w:szCs w:val="22"/>
        </w:rPr>
        <w:t>SC3EI</w:t>
      </w:r>
      <w:r w:rsidR="00F3368C">
        <w:rPr>
          <w:sz w:val="22"/>
          <w:szCs w:val="22"/>
        </w:rPr>
        <w:t>3</w:t>
      </w:r>
      <w:r w:rsidR="00F3368C">
        <w:rPr>
          <w:sz w:val="22"/>
          <w:szCs w:val="22"/>
        </w:rPr>
        <w:t>R</w:t>
      </w:r>
      <w:r w:rsidR="00002DF1">
        <w:rPr>
          <w:sz w:val="22"/>
          <w:szCs w:val="22"/>
        </w:rPr>
        <w:t>.</w:t>
      </w:r>
    </w:p>
    <w:p w14:paraId="13626192" w14:textId="77777777" w:rsidR="00831BED" w:rsidRDefault="00831BED">
      <w:pPr>
        <w:rPr>
          <w:sz w:val="22"/>
          <w:szCs w:val="22"/>
        </w:rPr>
      </w:pPr>
      <w:r>
        <w:rPr>
          <w:sz w:val="22"/>
          <w:szCs w:val="22"/>
        </w:rPr>
        <w:br w:type="page"/>
      </w:r>
    </w:p>
    <w:p w14:paraId="4FF1FF43" w14:textId="54861B6B" w:rsidR="00D5526F" w:rsidRPr="00FE5E9E" w:rsidRDefault="00E50473" w:rsidP="00FE5E9E">
      <w:pPr>
        <w:ind w:left="-426" w:hanging="283"/>
        <w:jc w:val="center"/>
        <w:rPr>
          <w:sz w:val="22"/>
          <w:szCs w:val="22"/>
        </w:rPr>
      </w:pPr>
      <w:r w:rsidRPr="00E50473">
        <w:rPr>
          <w:sz w:val="22"/>
          <w:szCs w:val="22"/>
        </w:rPr>
        <w:lastRenderedPageBreak/>
        <w:drawing>
          <wp:inline distT="0" distB="0" distL="0" distR="0" wp14:anchorId="37D6BEAC" wp14:editId="346CB874">
            <wp:extent cx="6452235" cy="6560249"/>
            <wp:effectExtent l="0" t="0" r="0" b="5715"/>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6455969" cy="6564045"/>
                    </a:xfrm>
                    <a:prstGeom prst="rect">
                      <a:avLst/>
                    </a:prstGeom>
                  </pic:spPr>
                </pic:pic>
              </a:graphicData>
            </a:graphic>
          </wp:inline>
        </w:drawing>
      </w:r>
    </w:p>
    <w:p w14:paraId="21D736C6" w14:textId="267AC2AD" w:rsidR="001E3962" w:rsidRPr="008E1C44" w:rsidRDefault="00D5526F" w:rsidP="00FE5E9E">
      <w:pPr>
        <w:ind w:left="-709" w:right="-478"/>
        <w:jc w:val="both"/>
        <w:rPr>
          <w:sz w:val="22"/>
          <w:szCs w:val="22"/>
        </w:rPr>
      </w:pPr>
      <w:r w:rsidRPr="0010500C">
        <w:rPr>
          <w:b/>
          <w:bCs/>
          <w:sz w:val="22"/>
          <w:szCs w:val="22"/>
        </w:rPr>
        <w:t xml:space="preserve">Fig. </w:t>
      </w:r>
      <w:r w:rsidR="00C35442" w:rsidRPr="0010500C">
        <w:rPr>
          <w:b/>
          <w:bCs/>
          <w:sz w:val="22"/>
          <w:szCs w:val="22"/>
        </w:rPr>
        <w:t>3</w:t>
      </w:r>
      <w:r w:rsidRPr="0010500C">
        <w:rPr>
          <w:b/>
          <w:bCs/>
          <w:sz w:val="22"/>
          <w:szCs w:val="22"/>
        </w:rPr>
        <w:t xml:space="preserve"> </w:t>
      </w:r>
      <w:r w:rsidR="00C35442" w:rsidRPr="0010500C">
        <w:rPr>
          <w:b/>
          <w:bCs/>
          <w:sz w:val="22"/>
          <w:szCs w:val="22"/>
        </w:rPr>
        <w:t>Effect of caution feedback for representative variation of the caution parameters</w:t>
      </w:r>
      <w:r w:rsidR="0010500C" w:rsidRPr="0010500C">
        <w:rPr>
          <w:sz w:val="22"/>
          <w:szCs w:val="22"/>
        </w:rPr>
        <w:t xml:space="preserve">. The </w:t>
      </w:r>
      <w:r w:rsidR="006B2018">
        <w:rPr>
          <w:sz w:val="22"/>
          <w:szCs w:val="22"/>
        </w:rPr>
        <w:t>three</w:t>
      </w:r>
      <w:r w:rsidR="0010500C" w:rsidRPr="0010500C">
        <w:rPr>
          <w:sz w:val="22"/>
          <w:szCs w:val="22"/>
        </w:rPr>
        <w:t xml:space="preserve"> underlying </w:t>
      </w:r>
      <w:r w:rsidR="006B2018">
        <w:rPr>
          <w:sz w:val="22"/>
          <w:szCs w:val="22"/>
        </w:rPr>
        <w:t xml:space="preserve">standard </w:t>
      </w:r>
      <w:r w:rsidR="0010500C" w:rsidRPr="0010500C">
        <w:rPr>
          <w:sz w:val="22"/>
          <w:szCs w:val="22"/>
        </w:rPr>
        <w:t xml:space="preserve">models </w:t>
      </w:r>
      <w:r w:rsidR="006B2018">
        <w:rPr>
          <w:sz w:val="22"/>
          <w:szCs w:val="22"/>
        </w:rPr>
        <w:t xml:space="preserve">SIR (left), </w:t>
      </w:r>
      <w:r w:rsidR="0010500C" w:rsidRPr="0010500C">
        <w:rPr>
          <w:sz w:val="22"/>
          <w:szCs w:val="22"/>
        </w:rPr>
        <w:t>SEIR (</w:t>
      </w:r>
      <w:proofErr w:type="spellStart"/>
      <w:r w:rsidR="006B2018">
        <w:rPr>
          <w:sz w:val="22"/>
          <w:szCs w:val="22"/>
        </w:rPr>
        <w:t>center</w:t>
      </w:r>
      <w:proofErr w:type="spellEnd"/>
      <w:r w:rsidR="0010500C" w:rsidRPr="0010500C">
        <w:rPr>
          <w:sz w:val="22"/>
          <w:szCs w:val="22"/>
        </w:rPr>
        <w:t>) and SEI3R (right</w:t>
      </w:r>
      <w:r w:rsidR="006B2018">
        <w:rPr>
          <w:sz w:val="22"/>
          <w:szCs w:val="22"/>
        </w:rPr>
        <w:t>,</w:t>
      </w:r>
      <w:r w:rsidR="0010500C" w:rsidRPr="0010500C">
        <w:rPr>
          <w:sz w:val="22"/>
          <w:szCs w:val="22"/>
        </w:rPr>
        <w:t xml:space="preserve"> with distinguished hospitalization and ICU treatment of infect</w:t>
      </w:r>
      <w:r w:rsidR="0010500C">
        <w:rPr>
          <w:sz w:val="22"/>
          <w:szCs w:val="22"/>
        </w:rPr>
        <w:t>ed</w:t>
      </w:r>
      <w:r w:rsidR="0010500C" w:rsidRPr="0010500C">
        <w:rPr>
          <w:sz w:val="22"/>
          <w:szCs w:val="22"/>
        </w:rPr>
        <w:t xml:space="preserve"> </w:t>
      </w:r>
      <w:r w:rsidR="0010500C">
        <w:rPr>
          <w:sz w:val="22"/>
          <w:szCs w:val="22"/>
        </w:rPr>
        <w:t>individuals</w:t>
      </w:r>
      <w:r w:rsidR="006B2018">
        <w:rPr>
          <w:sz w:val="22"/>
          <w:szCs w:val="22"/>
        </w:rPr>
        <w:t>)</w:t>
      </w:r>
      <w:r w:rsidR="0010500C">
        <w:rPr>
          <w:sz w:val="22"/>
          <w:szCs w:val="22"/>
        </w:rPr>
        <w:t xml:space="preserve"> </w:t>
      </w:r>
      <w:r w:rsidR="00E50473">
        <w:rPr>
          <w:sz w:val="22"/>
          <w:szCs w:val="22"/>
        </w:rPr>
        <w:t>shown in the blue curves in the first row (</w:t>
      </w:r>
      <w:r w:rsidR="00E50473">
        <w:rPr>
          <w:sz w:val="22"/>
          <w:szCs w:val="22"/>
        </w:rPr>
        <w:t>c0</w:t>
      </w:r>
      <w:r w:rsidR="00E50473">
        <w:rPr>
          <w:sz w:val="22"/>
          <w:szCs w:val="22"/>
        </w:rPr>
        <w:t xml:space="preserve">=1) </w:t>
      </w:r>
      <w:r w:rsidR="0010500C" w:rsidRPr="0010500C">
        <w:rPr>
          <w:sz w:val="22"/>
          <w:szCs w:val="22"/>
        </w:rPr>
        <w:t>are extended with caution</w:t>
      </w:r>
      <w:r w:rsidR="00E50473">
        <w:rPr>
          <w:sz w:val="22"/>
          <w:szCs w:val="22"/>
        </w:rPr>
        <w:t>,</w:t>
      </w:r>
      <w:r w:rsidR="00211CDF">
        <w:rPr>
          <w:sz w:val="22"/>
          <w:szCs w:val="22"/>
        </w:rPr>
        <w:t xml:space="preserve"> </w:t>
      </w:r>
      <w:r w:rsidR="006B2018">
        <w:rPr>
          <w:sz w:val="22"/>
          <w:szCs w:val="22"/>
        </w:rPr>
        <w:t>distinguishing</w:t>
      </w:r>
      <w:r w:rsidR="0010500C" w:rsidRPr="0010500C">
        <w:rPr>
          <w:sz w:val="22"/>
          <w:szCs w:val="22"/>
        </w:rPr>
        <w:t xml:space="preserve"> </w:t>
      </w:r>
      <w:r w:rsidR="00FE5E9E">
        <w:rPr>
          <w:sz w:val="22"/>
          <w:szCs w:val="22"/>
        </w:rPr>
        <w:t xml:space="preserve">the </w:t>
      </w:r>
      <w:r w:rsidR="0010500C" w:rsidRPr="0010500C">
        <w:rPr>
          <w:sz w:val="22"/>
          <w:szCs w:val="22"/>
        </w:rPr>
        <w:t xml:space="preserve">cautioned </w:t>
      </w:r>
      <w:r w:rsidR="0010500C">
        <w:rPr>
          <w:sz w:val="22"/>
          <w:szCs w:val="22"/>
        </w:rPr>
        <w:t>susceptible</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S</m:t>
            </m:r>
          </m:e>
          <m:sub>
            <m:r>
              <w:rPr>
                <w:rFonts w:ascii="Cambria Math" w:hAnsi="Cambria Math"/>
                <w:sz w:val="22"/>
                <w:szCs w:val="22"/>
              </w:rPr>
              <m:t>C</m:t>
            </m:r>
          </m:sub>
        </m:sSub>
      </m:oMath>
      <w:r w:rsidR="006B2018">
        <w:rPr>
          <w:sz w:val="22"/>
          <w:szCs w:val="22"/>
        </w:rPr>
        <w:t xml:space="preserve"> as well as cautioned</w:t>
      </w:r>
      <w:r w:rsidR="0010500C">
        <w:rPr>
          <w:sz w:val="22"/>
          <w:szCs w:val="22"/>
        </w:rPr>
        <w:t xml:space="preserve"> </w:t>
      </w:r>
      <w:r w:rsidR="006B2018">
        <w:rPr>
          <w:sz w:val="22"/>
          <w:szCs w:val="22"/>
        </w:rPr>
        <w:t>infected</w:t>
      </w:r>
      <w:r w:rsidR="00FE5E9E">
        <w:rPr>
          <w:sz w:val="22"/>
          <w:szCs w:val="22"/>
        </w:rPr>
        <w:t xml:space="preserve"> class</w:t>
      </w:r>
      <w:r w:rsidR="006B2018">
        <w:rPr>
          <w:sz w:val="22"/>
          <w:szCs w:val="22"/>
        </w:rPr>
        <w:t xml:space="preserve"> </w:t>
      </w:r>
      <m:oMath>
        <m:sSub>
          <m:sSubPr>
            <m:ctrlPr>
              <w:rPr>
                <w:rFonts w:ascii="Cambria Math" w:hAnsi="Cambria Math"/>
                <w:i/>
                <w:sz w:val="22"/>
                <w:szCs w:val="22"/>
              </w:rPr>
            </m:ctrlPr>
          </m:sSubPr>
          <m:e>
            <m:r>
              <w:rPr>
                <w:rFonts w:ascii="Cambria Math" w:hAnsi="Cambria Math"/>
                <w:sz w:val="22"/>
                <w:szCs w:val="22"/>
              </w:rPr>
              <m:t>I</m:t>
            </m:r>
          </m:e>
          <m:sub>
            <m:r>
              <w:rPr>
                <w:rFonts w:ascii="Cambria Math" w:hAnsi="Cambria Math"/>
                <w:sz w:val="22"/>
                <w:szCs w:val="22"/>
              </w:rPr>
              <m:t>C</m:t>
            </m:r>
          </m:sub>
        </m:sSub>
      </m:oMath>
      <w:r w:rsidR="006B2018">
        <w:rPr>
          <w:rFonts w:eastAsiaTheme="minorEastAsia"/>
          <w:sz w:val="22"/>
          <w:szCs w:val="22"/>
        </w:rPr>
        <w:t xml:space="preserve">  (for </w:t>
      </w:r>
      <m:oMath>
        <m:r>
          <w:rPr>
            <w:rFonts w:ascii="Cambria Math" w:eastAsiaTheme="minorEastAsia" w:hAnsi="Cambria Math"/>
            <w:sz w:val="22"/>
            <w:szCs w:val="22"/>
          </w:rPr>
          <m:t>I</m:t>
        </m:r>
      </m:oMath>
      <w:r w:rsidR="006B2018">
        <w:rPr>
          <w:rFonts w:eastAsiaTheme="minorEastAsia"/>
          <w:sz w:val="22"/>
          <w:szCs w:val="22"/>
        </w:rPr>
        <w:t xml:space="preserve"> or in the case of SEI3R for </w:t>
      </w:r>
      <m:oMath>
        <m:sSub>
          <m:sSubPr>
            <m:ctrlPr>
              <w:rPr>
                <w:rFonts w:ascii="Cambria Math" w:eastAsiaTheme="minorEastAsia" w:hAnsi="Cambria Math"/>
                <w:i/>
                <w:iCs/>
                <w:sz w:val="22"/>
                <w:szCs w:val="22"/>
              </w:rPr>
            </m:ctrlPr>
          </m:sSubPr>
          <m:e>
            <m:r>
              <w:rPr>
                <w:rFonts w:ascii="Cambria Math" w:eastAsiaTheme="minorEastAsia" w:hAnsi="Cambria Math"/>
                <w:sz w:val="22"/>
                <w:szCs w:val="22"/>
              </w:rPr>
              <m:t>I</m:t>
            </m:r>
          </m:e>
          <m:sub>
            <m:r>
              <w:rPr>
                <w:rFonts w:ascii="Cambria Math" w:eastAsiaTheme="minorEastAsia" w:hAnsi="Cambria Math"/>
                <w:sz w:val="22"/>
                <w:szCs w:val="22"/>
              </w:rPr>
              <m:t>3</m:t>
            </m:r>
          </m:sub>
        </m:sSub>
      </m:oMath>
      <w:r w:rsidR="006B2018">
        <w:rPr>
          <w:rFonts w:eastAsiaTheme="minorEastAsia"/>
          <w:iCs/>
          <w:sz w:val="22"/>
          <w:szCs w:val="22"/>
        </w:rPr>
        <w:t xml:space="preserve"> </w:t>
      </w:r>
      <w:r w:rsidR="006B2018" w:rsidRPr="0010500C">
        <w:rPr>
          <w:sz w:val="22"/>
          <w:szCs w:val="22"/>
        </w:rPr>
        <w:t>assuming hospitalized cases are always cautioned</w:t>
      </w:r>
      <w:r w:rsidR="006B2018">
        <w:rPr>
          <w:rFonts w:eastAsiaTheme="minorEastAsia"/>
          <w:sz w:val="22"/>
          <w:szCs w:val="22"/>
        </w:rPr>
        <w:t xml:space="preserve">) and </w:t>
      </w:r>
      <w:r w:rsidR="00E50473">
        <w:rPr>
          <w:rFonts w:eastAsiaTheme="minorEastAsia"/>
          <w:sz w:val="22"/>
          <w:szCs w:val="22"/>
        </w:rPr>
        <w:t xml:space="preserve">for cases with </w:t>
      </w:r>
      <w:r w:rsidR="00E50473" w:rsidRPr="00E50473">
        <w:rPr>
          <w:rFonts w:eastAsiaTheme="minorEastAsia"/>
          <w:i/>
          <w:iCs/>
          <w:sz w:val="22"/>
          <w:szCs w:val="22"/>
        </w:rPr>
        <w:t>E</w:t>
      </w:r>
      <w:r w:rsidR="00FE5E9E">
        <w:rPr>
          <w:rFonts w:eastAsiaTheme="minorEastAsia"/>
          <w:sz w:val="22"/>
          <w:szCs w:val="22"/>
        </w:rPr>
        <w:t xml:space="preserve"> the cautioned exposed</w:t>
      </w:r>
      <w:r w:rsidR="0010500C">
        <w:rPr>
          <w:sz w:val="22"/>
          <w:szCs w:val="22"/>
        </w:rPr>
        <w:t xml:space="preserve"> </w:t>
      </w:r>
      <w:r w:rsidR="00FE5E9E">
        <w:rPr>
          <w:sz w:val="22"/>
          <w:szCs w:val="22"/>
        </w:rPr>
        <w:t xml:space="preserve">class </w:t>
      </w:r>
      <m:oMath>
        <m:sSub>
          <m:sSubPr>
            <m:ctrlPr>
              <w:rPr>
                <w:rFonts w:ascii="Cambria Math" w:hAnsi="Cambria Math"/>
                <w:i/>
                <w:sz w:val="22"/>
                <w:szCs w:val="22"/>
              </w:rPr>
            </m:ctrlPr>
          </m:sSubPr>
          <m:e>
            <m:r>
              <w:rPr>
                <w:rFonts w:ascii="Cambria Math" w:hAnsi="Cambria Math"/>
                <w:sz w:val="22"/>
                <w:szCs w:val="22"/>
              </w:rPr>
              <m:t>E</m:t>
            </m:r>
          </m:e>
          <m:sub>
            <m:r>
              <w:rPr>
                <w:rFonts w:ascii="Cambria Math" w:hAnsi="Cambria Math"/>
                <w:sz w:val="22"/>
                <w:szCs w:val="22"/>
              </w:rPr>
              <m:t>C</m:t>
            </m:r>
          </m:sub>
        </m:sSub>
      </m:oMath>
      <w:r w:rsidR="0010500C" w:rsidRPr="0010500C">
        <w:rPr>
          <w:sz w:val="22"/>
          <w:szCs w:val="22"/>
        </w:rPr>
        <w:t xml:space="preserve">. </w:t>
      </w:r>
      <w:r w:rsidR="0010500C">
        <w:rPr>
          <w:sz w:val="22"/>
          <w:szCs w:val="22"/>
        </w:rPr>
        <w:t xml:space="preserve">The </w:t>
      </w:r>
      <w:r w:rsidR="00A747C9">
        <w:rPr>
          <w:sz w:val="22"/>
          <w:szCs w:val="22"/>
        </w:rPr>
        <w:t>four</w:t>
      </w:r>
      <w:r w:rsidR="0010500C">
        <w:rPr>
          <w:sz w:val="22"/>
          <w:szCs w:val="22"/>
        </w:rPr>
        <w:t xml:space="preserve"> rows show the </w:t>
      </w:r>
      <w:r w:rsidR="00FA6B4E">
        <w:rPr>
          <w:sz w:val="22"/>
          <w:szCs w:val="22"/>
        </w:rPr>
        <w:t xml:space="preserve">separate </w:t>
      </w:r>
      <w:r w:rsidR="0010500C">
        <w:rPr>
          <w:sz w:val="22"/>
          <w:szCs w:val="22"/>
        </w:rPr>
        <w:t xml:space="preserve">variations of the response with each of three caution parameters </w:t>
      </w:r>
      <w:r w:rsidR="00A747C9">
        <w:rPr>
          <w:sz w:val="22"/>
          <w:szCs w:val="22"/>
        </w:rPr>
        <w:t>about reference values (0.2, 21, 0.3)</w:t>
      </w:r>
      <w:r w:rsidR="00A747C9">
        <w:rPr>
          <w:sz w:val="22"/>
          <w:szCs w:val="22"/>
        </w:rPr>
        <w:t xml:space="preserve">: </w:t>
      </w:r>
      <w:proofErr w:type="spellStart"/>
      <w:r w:rsidR="00FA6B4E">
        <w:rPr>
          <w:sz w:val="22"/>
          <w:szCs w:val="22"/>
        </w:rPr>
        <w:t>CautionFrac</w:t>
      </w:r>
      <w:proofErr w:type="spellEnd"/>
      <w:r w:rsidR="00A747C9">
        <w:rPr>
          <w:sz w:val="22"/>
          <w:szCs w:val="22"/>
        </w:rPr>
        <w:t>=</w:t>
      </w:r>
      <w:r w:rsidR="00A747C9">
        <w:rPr>
          <w:sz w:val="22"/>
          <w:szCs w:val="22"/>
        </w:rPr>
        <w:t>c</w:t>
      </w:r>
      <w:r w:rsidR="00A747C9" w:rsidRPr="00A747C9">
        <w:rPr>
          <w:sz w:val="22"/>
          <w:szCs w:val="22"/>
          <w:vertAlign w:val="subscript"/>
        </w:rPr>
        <w:t>0</w:t>
      </w:r>
      <w:r w:rsidR="00FA6B4E">
        <w:rPr>
          <w:sz w:val="22"/>
          <w:szCs w:val="22"/>
        </w:rPr>
        <w:t>:</w:t>
      </w:r>
      <w:r w:rsidR="00FA6B4E" w:rsidRPr="00FA6B4E">
        <w:rPr>
          <w:sz w:val="22"/>
          <w:szCs w:val="22"/>
        </w:rPr>
        <w:t xml:space="preserve"> </w:t>
      </w:r>
      <w:r w:rsidR="00FA6B4E">
        <w:rPr>
          <w:sz w:val="22"/>
          <w:szCs w:val="22"/>
        </w:rPr>
        <w:t>infectivity reduction factor</w:t>
      </w:r>
      <w:r w:rsidR="00A747C9">
        <w:rPr>
          <w:sz w:val="22"/>
          <w:szCs w:val="22"/>
        </w:rPr>
        <w:t>;</w:t>
      </w:r>
      <w:r w:rsidR="00FA6B4E">
        <w:rPr>
          <w:sz w:val="22"/>
          <w:szCs w:val="22"/>
        </w:rPr>
        <w:t xml:space="preserve"> </w:t>
      </w:r>
      <w:proofErr w:type="spellStart"/>
      <w:r w:rsidR="00FA6B4E">
        <w:rPr>
          <w:sz w:val="22"/>
          <w:szCs w:val="22"/>
        </w:rPr>
        <w:t>CautionRetention</w:t>
      </w:r>
      <w:proofErr w:type="spellEnd"/>
      <w:r w:rsidR="00FA6B4E">
        <w:rPr>
          <w:sz w:val="22"/>
          <w:szCs w:val="22"/>
        </w:rPr>
        <w:t>:</w:t>
      </w:r>
      <w:r w:rsidR="00FA6B4E" w:rsidRPr="00FA6B4E">
        <w:rPr>
          <w:sz w:val="22"/>
          <w:szCs w:val="22"/>
        </w:rPr>
        <w:t xml:space="preserve"> </w:t>
      </w:r>
      <w:r w:rsidR="00FA6B4E">
        <w:rPr>
          <w:sz w:val="22"/>
          <w:szCs w:val="22"/>
        </w:rPr>
        <w:t>caution retention time</w:t>
      </w:r>
      <w:r w:rsidR="00A747C9">
        <w:rPr>
          <w:sz w:val="22"/>
          <w:szCs w:val="22"/>
        </w:rPr>
        <w:t xml:space="preserve"> = 1/c</w:t>
      </w:r>
      <w:r w:rsidR="00A747C9" w:rsidRPr="00A747C9">
        <w:rPr>
          <w:sz w:val="22"/>
          <w:szCs w:val="22"/>
          <w:vertAlign w:val="subscript"/>
        </w:rPr>
        <w:t>1</w:t>
      </w:r>
      <w:r w:rsidR="00A747C9">
        <w:rPr>
          <w:sz w:val="22"/>
          <w:szCs w:val="22"/>
        </w:rPr>
        <w:t>;</w:t>
      </w:r>
      <w:r w:rsidR="00FA6B4E">
        <w:rPr>
          <w:sz w:val="22"/>
          <w:szCs w:val="22"/>
        </w:rPr>
        <w:t xml:space="preserve"> </w:t>
      </w:r>
      <w:proofErr w:type="spellStart"/>
      <w:r w:rsidR="00FA6B4E">
        <w:rPr>
          <w:sz w:val="22"/>
          <w:szCs w:val="22"/>
        </w:rPr>
        <w:t>CautionICUFrac</w:t>
      </w:r>
      <w:proofErr w:type="spellEnd"/>
      <w:r w:rsidR="00785D57">
        <w:rPr>
          <w:sz w:val="22"/>
          <w:szCs w:val="22"/>
        </w:rPr>
        <w:t xml:space="preserve">: fraction of </w:t>
      </w:r>
      <w:r w:rsidR="00A747C9">
        <w:rPr>
          <w:sz w:val="22"/>
          <w:szCs w:val="22"/>
        </w:rPr>
        <w:t>intensive care units (ICUs)</w:t>
      </w:r>
      <w:r w:rsidR="00785D57">
        <w:rPr>
          <w:sz w:val="22"/>
          <w:szCs w:val="22"/>
        </w:rPr>
        <w:t xml:space="preserve"> occupied which result in a cautioning rate </w:t>
      </w:r>
      <w:r w:rsidR="00A747C9">
        <w:rPr>
          <w:sz w:val="22"/>
          <w:szCs w:val="22"/>
        </w:rPr>
        <w:t>c</w:t>
      </w:r>
      <w:r w:rsidR="00A747C9" w:rsidRPr="00A747C9">
        <w:rPr>
          <w:sz w:val="22"/>
          <w:szCs w:val="22"/>
          <w:vertAlign w:val="subscript"/>
        </w:rPr>
        <w:t>2</w:t>
      </w:r>
      <w:r w:rsidR="00A747C9">
        <w:rPr>
          <w:sz w:val="22"/>
          <w:szCs w:val="22"/>
        </w:rPr>
        <w:t>*I</w:t>
      </w:r>
      <w:r w:rsidR="00A747C9" w:rsidRPr="00A747C9">
        <w:rPr>
          <w:sz w:val="22"/>
          <w:szCs w:val="22"/>
          <w:vertAlign w:val="subscript"/>
        </w:rPr>
        <w:t>3</w:t>
      </w:r>
      <w:r w:rsidR="00A747C9">
        <w:rPr>
          <w:sz w:val="22"/>
          <w:szCs w:val="22"/>
        </w:rPr>
        <w:t xml:space="preserve"> </w:t>
      </w:r>
      <w:r w:rsidR="00785D57">
        <w:rPr>
          <w:sz w:val="22"/>
          <w:szCs w:val="22"/>
        </w:rPr>
        <w:t>of 1 per day</w:t>
      </w:r>
      <w:r w:rsidR="00A747C9">
        <w:rPr>
          <w:sz w:val="22"/>
          <w:szCs w:val="22"/>
        </w:rPr>
        <w:t xml:space="preserve">, i.e. </w:t>
      </w:r>
      <w:r w:rsidR="00A747C9">
        <w:rPr>
          <w:sz w:val="22"/>
          <w:szCs w:val="22"/>
        </w:rPr>
        <w:t>c</w:t>
      </w:r>
      <w:r w:rsidR="00A747C9" w:rsidRPr="00A747C9">
        <w:rPr>
          <w:sz w:val="22"/>
          <w:szCs w:val="22"/>
          <w:vertAlign w:val="subscript"/>
        </w:rPr>
        <w:t>2</w:t>
      </w:r>
      <w:r w:rsidR="00A747C9">
        <w:rPr>
          <w:sz w:val="22"/>
          <w:szCs w:val="22"/>
        </w:rPr>
        <w:t>=1/(</w:t>
      </w:r>
      <w:proofErr w:type="spellStart"/>
      <w:r w:rsidR="00A747C9">
        <w:rPr>
          <w:sz w:val="22"/>
          <w:szCs w:val="22"/>
        </w:rPr>
        <w:t>ICUFrac</w:t>
      </w:r>
      <w:proofErr w:type="spellEnd"/>
      <w:r w:rsidR="00A747C9">
        <w:rPr>
          <w:sz w:val="22"/>
          <w:szCs w:val="22"/>
        </w:rPr>
        <w:t>*</w:t>
      </w:r>
      <w:proofErr w:type="spellStart"/>
      <w:r w:rsidR="00A747C9">
        <w:rPr>
          <w:sz w:val="22"/>
          <w:szCs w:val="22"/>
        </w:rPr>
        <w:t>CautionICUFrac</w:t>
      </w:r>
      <w:proofErr w:type="spellEnd"/>
      <w:r w:rsidR="00A747C9">
        <w:rPr>
          <w:sz w:val="22"/>
          <w:szCs w:val="22"/>
        </w:rPr>
        <w:t>, fixing</w:t>
      </w:r>
      <w:r w:rsidR="00A747C9">
        <w:rPr>
          <w:sz w:val="22"/>
          <w:szCs w:val="22"/>
        </w:rPr>
        <w:t xml:space="preserve"> </w:t>
      </w:r>
      <w:proofErr w:type="spellStart"/>
      <w:r w:rsidR="00A747C9">
        <w:rPr>
          <w:sz w:val="22"/>
          <w:szCs w:val="22"/>
        </w:rPr>
        <w:t>ICUFrac</w:t>
      </w:r>
      <w:proofErr w:type="spellEnd"/>
      <w:r w:rsidR="00A747C9">
        <w:rPr>
          <w:sz w:val="22"/>
          <w:szCs w:val="22"/>
        </w:rPr>
        <w:t>=0.002</w:t>
      </w:r>
      <w:r w:rsidR="00A747C9">
        <w:rPr>
          <w:sz w:val="22"/>
          <w:szCs w:val="22"/>
        </w:rPr>
        <w:t xml:space="preserve"> for the plots,</w:t>
      </w:r>
      <w:r w:rsidR="00A747C9" w:rsidRPr="00A747C9">
        <w:rPr>
          <w:sz w:val="22"/>
          <w:szCs w:val="22"/>
        </w:rPr>
        <w:t xml:space="preserve"> </w:t>
      </w:r>
      <w:r w:rsidR="00A747C9">
        <w:rPr>
          <w:sz w:val="22"/>
          <w:szCs w:val="22"/>
        </w:rPr>
        <w:t xml:space="preserve">the fraction of </w:t>
      </w:r>
      <w:r w:rsidR="00A747C9">
        <w:rPr>
          <w:sz w:val="22"/>
          <w:szCs w:val="22"/>
        </w:rPr>
        <w:t>ICUs</w:t>
      </w:r>
      <w:r w:rsidR="00A747C9">
        <w:rPr>
          <w:sz w:val="22"/>
          <w:szCs w:val="22"/>
        </w:rPr>
        <w:t xml:space="preserve"> per individual</w:t>
      </w:r>
      <w:r w:rsidR="00A747C9">
        <w:rPr>
          <w:sz w:val="22"/>
          <w:szCs w:val="22"/>
        </w:rPr>
        <w:t>, assumed constant.</w:t>
      </w:r>
      <w:r w:rsidR="00FA6B4E">
        <w:rPr>
          <w:sz w:val="22"/>
          <w:szCs w:val="22"/>
        </w:rPr>
        <w:t xml:space="preserve"> </w:t>
      </w:r>
      <w:r w:rsidR="00FE5E9E">
        <w:rPr>
          <w:sz w:val="22"/>
          <w:szCs w:val="22"/>
        </w:rPr>
        <w:t xml:space="preserve">This interpretation of c2 is adjusted by the fraction of critical cases amongst infectives in the first two columns to make the </w:t>
      </w:r>
      <w:r w:rsidR="00E50473">
        <w:rPr>
          <w:sz w:val="22"/>
          <w:szCs w:val="22"/>
        </w:rPr>
        <w:t xml:space="preserve">differentiated </w:t>
      </w:r>
      <w:r w:rsidR="00FE5E9E">
        <w:rPr>
          <w:sz w:val="22"/>
          <w:szCs w:val="22"/>
        </w:rPr>
        <w:t>model commensurate</w:t>
      </w:r>
      <w:r w:rsidR="00E50473">
        <w:rPr>
          <w:sz w:val="22"/>
          <w:szCs w:val="22"/>
        </w:rPr>
        <w:t xml:space="preserve"> with the </w:t>
      </w:r>
      <w:r w:rsidR="00A747C9">
        <w:rPr>
          <w:sz w:val="22"/>
          <w:szCs w:val="22"/>
        </w:rPr>
        <w:t>first two</w:t>
      </w:r>
      <w:r w:rsidR="00FE5E9E">
        <w:rPr>
          <w:sz w:val="22"/>
          <w:szCs w:val="22"/>
        </w:rPr>
        <w:t xml:space="preserve">. </w:t>
      </w:r>
      <w:r w:rsidR="0010500C">
        <w:rPr>
          <w:sz w:val="22"/>
          <w:szCs w:val="22"/>
        </w:rPr>
        <w:t>The vertical axis i</w:t>
      </w:r>
      <w:r w:rsidR="00C35EF1">
        <w:rPr>
          <w:sz w:val="22"/>
          <w:szCs w:val="22"/>
        </w:rPr>
        <w:t>n all plots is</w:t>
      </w:r>
      <w:r w:rsidR="0010500C">
        <w:rPr>
          <w:sz w:val="22"/>
          <w:szCs w:val="22"/>
        </w:rPr>
        <w:t xml:space="preserve"> </w:t>
      </w:r>
      <w:r w:rsidR="008A56AF">
        <w:rPr>
          <w:sz w:val="22"/>
          <w:szCs w:val="22"/>
        </w:rPr>
        <w:t>the</w:t>
      </w:r>
      <w:r w:rsidR="00C35EF1">
        <w:rPr>
          <w:sz w:val="22"/>
          <w:szCs w:val="22"/>
        </w:rPr>
        <w:t xml:space="preserve"> daily confirmed cases</w:t>
      </w:r>
      <w:r w:rsidR="008A56AF">
        <w:rPr>
          <w:sz w:val="22"/>
          <w:szCs w:val="22"/>
        </w:rPr>
        <w:t xml:space="preserve"> </w:t>
      </w:r>
      <w:r w:rsidR="008E1C44">
        <w:rPr>
          <w:sz w:val="22"/>
          <w:szCs w:val="22"/>
        </w:rPr>
        <w:t>as a fraction of the population (allowing application to different regions or nations).</w:t>
      </w:r>
    </w:p>
    <w:p w14:paraId="0E5ED05E" w14:textId="77777777" w:rsidR="00C35442" w:rsidRDefault="00C35442" w:rsidP="00D5526F"/>
    <w:p w14:paraId="071E1AA8" w14:textId="27E59002" w:rsidR="001E3962" w:rsidRDefault="001E3962"/>
    <w:p w14:paraId="3695E778" w14:textId="325F30DB" w:rsidR="00AE4C8A" w:rsidRDefault="00AA6EE7" w:rsidP="003976D4">
      <w:pPr>
        <w:jc w:val="center"/>
      </w:pPr>
      <w:r>
        <w:rPr>
          <w:noProof/>
        </w:rPr>
        <w:drawing>
          <wp:inline distT="0" distB="0" distL="0" distR="0" wp14:anchorId="08E21003" wp14:editId="1FA3A335">
            <wp:extent cx="4816554" cy="4690533"/>
            <wp:effectExtent l="0" t="0" r="0" b="0"/>
            <wp:docPr id="43" name="Picture 4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A close up of a map&#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4827196" cy="4700897"/>
                    </a:xfrm>
                    <a:prstGeom prst="rect">
                      <a:avLst/>
                    </a:prstGeom>
                  </pic:spPr>
                </pic:pic>
              </a:graphicData>
            </a:graphic>
          </wp:inline>
        </w:drawing>
      </w:r>
    </w:p>
    <w:p w14:paraId="64D6538F" w14:textId="4FC0A795" w:rsidR="00BA3A52" w:rsidRDefault="00C35442" w:rsidP="00BA3A52">
      <w:pPr>
        <w:jc w:val="both"/>
        <w:rPr>
          <w:sz w:val="22"/>
          <w:szCs w:val="22"/>
          <w:lang w:val="en-US"/>
        </w:rPr>
      </w:pPr>
      <w:r w:rsidRPr="00AE4C8A">
        <w:rPr>
          <w:b/>
          <w:bCs/>
          <w:sz w:val="22"/>
          <w:szCs w:val="22"/>
        </w:rPr>
        <w:t xml:space="preserve">Fig. 4 Fit to country data </w:t>
      </w:r>
      <w:r w:rsidR="00A905F2">
        <w:rPr>
          <w:b/>
          <w:bCs/>
          <w:sz w:val="22"/>
          <w:szCs w:val="22"/>
        </w:rPr>
        <w:t xml:space="preserve">(Germany) </w:t>
      </w:r>
      <w:r w:rsidRPr="00AE4C8A">
        <w:rPr>
          <w:b/>
          <w:bCs/>
          <w:sz w:val="22"/>
          <w:szCs w:val="22"/>
        </w:rPr>
        <w:t xml:space="preserve">for caution arising </w:t>
      </w:r>
      <w:r w:rsidR="00D5526F" w:rsidRPr="00AE4C8A">
        <w:rPr>
          <w:b/>
          <w:bCs/>
          <w:sz w:val="22"/>
          <w:szCs w:val="22"/>
        </w:rPr>
        <w:t>from critical societal burden in SC</w:t>
      </w:r>
      <w:r w:rsidR="00AE4C8A" w:rsidRPr="00AE4C8A">
        <w:rPr>
          <w:b/>
          <w:bCs/>
          <w:sz w:val="22"/>
          <w:szCs w:val="22"/>
        </w:rPr>
        <w:t>3</w:t>
      </w:r>
      <w:r w:rsidR="00D5526F" w:rsidRPr="00AE4C8A">
        <w:rPr>
          <w:b/>
          <w:bCs/>
          <w:sz w:val="22"/>
          <w:szCs w:val="22"/>
        </w:rPr>
        <w:t>EI3R model</w:t>
      </w:r>
      <w:r w:rsidR="00AE4C8A" w:rsidRPr="00AE4C8A">
        <w:rPr>
          <w:sz w:val="22"/>
          <w:szCs w:val="22"/>
        </w:rPr>
        <w:t xml:space="preserve">. </w:t>
      </w:r>
      <w:r w:rsidR="00A905F2">
        <w:rPr>
          <w:sz w:val="22"/>
          <w:szCs w:val="22"/>
        </w:rPr>
        <w:t>The data for the registered fraction of population with Covid-19 infection (green), recovered (blue) and deaths</w:t>
      </w:r>
      <w:r w:rsidR="00971C1E">
        <w:rPr>
          <w:sz w:val="22"/>
          <w:szCs w:val="22"/>
        </w:rPr>
        <w:t xml:space="preserve"> x10</w:t>
      </w:r>
      <w:r w:rsidR="00A905F2">
        <w:rPr>
          <w:sz w:val="22"/>
          <w:szCs w:val="22"/>
        </w:rPr>
        <w:t xml:space="preserve"> (red) is shown with points (daily JHU data) and curves from simulation of ODEs according to the model SC3EI3R (see Fig. S1 for mechanism and equations). The second wave in Germany is predicted correctly for a </w:t>
      </w:r>
      <w:r w:rsidR="00AA6EE7">
        <w:rPr>
          <w:sz w:val="22"/>
          <w:szCs w:val="22"/>
        </w:rPr>
        <w:t xml:space="preserve">ca. </w:t>
      </w:r>
      <w:r w:rsidR="00A905F2">
        <w:rPr>
          <w:sz w:val="22"/>
          <w:szCs w:val="22"/>
        </w:rPr>
        <w:t>2</w:t>
      </w:r>
      <w:r w:rsidR="00BA3A52">
        <w:rPr>
          <w:sz w:val="22"/>
          <w:szCs w:val="22"/>
        </w:rPr>
        <w:t>-</w:t>
      </w:r>
      <w:r w:rsidR="00A905F2">
        <w:rPr>
          <w:sz w:val="22"/>
          <w:szCs w:val="22"/>
        </w:rPr>
        <w:t>month caution retention time. The fit was produced manually by varying the caution parameter</w:t>
      </w:r>
      <w:r w:rsidR="00AA6EE7">
        <w:rPr>
          <w:sz w:val="22"/>
          <w:szCs w:val="22"/>
        </w:rPr>
        <w:t xml:space="preserve"> c_1</w:t>
      </w:r>
      <w:r w:rsidR="00A905F2">
        <w:rPr>
          <w:sz w:val="22"/>
          <w:szCs w:val="22"/>
        </w:rPr>
        <w:t xml:space="preserve"> as well as the </w:t>
      </w:r>
      <w:r w:rsidR="00AA6EE7">
        <w:rPr>
          <w:sz w:val="22"/>
          <w:szCs w:val="22"/>
        </w:rPr>
        <w:t xml:space="preserve">fraction of infected individuals (at start date Jan 25). The parameters of the fit are </w:t>
      </w:r>
      <w:r w:rsidR="00AA6EE7" w:rsidRPr="00AA6EE7">
        <w:rPr>
          <w:sz w:val="22"/>
          <w:szCs w:val="22"/>
        </w:rPr>
        <w:t>{c</w:t>
      </w:r>
      <w:r w:rsidR="00BA3A52" w:rsidRPr="00BA3A52">
        <w:rPr>
          <w:sz w:val="22"/>
          <w:szCs w:val="22"/>
          <w:vertAlign w:val="subscript"/>
        </w:rPr>
        <w:t>0</w:t>
      </w:r>
      <w:r w:rsidR="00AA6EE7" w:rsidRPr="00AA6EE7">
        <w:rPr>
          <w:sz w:val="22"/>
          <w:szCs w:val="22"/>
        </w:rPr>
        <w:t xml:space="preserve">: 0.1, </w:t>
      </w:r>
      <w:r w:rsidR="00BA3A52">
        <w:rPr>
          <w:sz w:val="22"/>
          <w:szCs w:val="22"/>
        </w:rPr>
        <w:t>c</w:t>
      </w:r>
      <w:r w:rsidR="00BA3A52" w:rsidRPr="00BA3A52">
        <w:rPr>
          <w:sz w:val="22"/>
          <w:szCs w:val="22"/>
          <w:vertAlign w:val="subscript"/>
        </w:rPr>
        <w:t>1</w:t>
      </w:r>
      <w:r w:rsidR="00AA6EE7" w:rsidRPr="00AA6EE7">
        <w:rPr>
          <w:sz w:val="22"/>
          <w:szCs w:val="22"/>
        </w:rPr>
        <w:t xml:space="preserve">: 0.015, </w:t>
      </w:r>
      <w:r w:rsidR="00BA3A52">
        <w:rPr>
          <w:sz w:val="22"/>
          <w:szCs w:val="22"/>
        </w:rPr>
        <w:t>c</w:t>
      </w:r>
      <w:r w:rsidR="00BA3A52" w:rsidRPr="00BA3A52">
        <w:rPr>
          <w:sz w:val="22"/>
          <w:szCs w:val="22"/>
          <w:vertAlign w:val="subscript"/>
        </w:rPr>
        <w:t>2</w:t>
      </w:r>
      <w:r w:rsidR="00AA6EE7" w:rsidRPr="00AA6EE7">
        <w:rPr>
          <w:sz w:val="22"/>
          <w:szCs w:val="22"/>
        </w:rPr>
        <w:t>: 10</w:t>
      </w:r>
      <w:r w:rsidR="00BA3A52" w:rsidRPr="00BA3A52">
        <w:rPr>
          <w:sz w:val="22"/>
          <w:szCs w:val="22"/>
          <w:vertAlign w:val="superscript"/>
        </w:rPr>
        <w:t>4</w:t>
      </w:r>
      <w:r w:rsidR="00AA6EE7" w:rsidRPr="00AA6EE7">
        <w:rPr>
          <w:sz w:val="22"/>
          <w:szCs w:val="22"/>
        </w:rPr>
        <w:t>, I</w:t>
      </w:r>
      <w:r w:rsidR="00BA3A52" w:rsidRPr="00BA3A52">
        <w:rPr>
          <w:sz w:val="22"/>
          <w:szCs w:val="22"/>
          <w:vertAlign w:val="subscript"/>
        </w:rPr>
        <w:t>0</w:t>
      </w:r>
      <w:r w:rsidR="00AA6EE7" w:rsidRPr="00AA6EE7">
        <w:rPr>
          <w:sz w:val="22"/>
          <w:szCs w:val="22"/>
        </w:rPr>
        <w:t xml:space="preserve">: </w:t>
      </w:r>
      <w:r w:rsidR="00BA3A52">
        <w:rPr>
          <w:sz w:val="22"/>
          <w:szCs w:val="22"/>
        </w:rPr>
        <w:t>10</w:t>
      </w:r>
      <w:r w:rsidR="00AA6EE7" w:rsidRPr="00BA3A52">
        <w:rPr>
          <w:sz w:val="22"/>
          <w:szCs w:val="22"/>
          <w:vertAlign w:val="superscript"/>
        </w:rPr>
        <w:t>-6.73</w:t>
      </w:r>
      <w:r w:rsidR="00AA6EE7" w:rsidRPr="00AA6EE7">
        <w:rPr>
          <w:sz w:val="22"/>
          <w:szCs w:val="22"/>
        </w:rPr>
        <w:t>}</w:t>
      </w:r>
      <w:r w:rsidR="00AA6EE7">
        <w:rPr>
          <w:sz w:val="22"/>
          <w:szCs w:val="22"/>
        </w:rPr>
        <w:t xml:space="preserve"> and the fixed parameters assumed were </w:t>
      </w:r>
      <w:r w:rsidR="00AA6EE7" w:rsidRPr="00AA6EE7">
        <w:rPr>
          <w:sz w:val="22"/>
          <w:szCs w:val="22"/>
        </w:rPr>
        <w:t>{</w:t>
      </w:r>
      <w:r w:rsidR="00E029E4" w:rsidRPr="00E029E4">
        <w:rPr>
          <w:rFonts w:ascii="Cambria" w:eastAsia="Euclid Symbol" w:hAnsi="Cambria" w:cs="Cambria"/>
          <w:sz w:val="22"/>
          <w:szCs w:val="22"/>
        </w:rPr>
        <w:t xml:space="preserve"> </w:t>
      </w:r>
      <w:r w:rsidR="00E029E4">
        <w:rPr>
          <w:rFonts w:ascii="Cambria" w:eastAsia="Euclid Symbol" w:hAnsi="Cambria" w:cs="Cambria"/>
          <w:sz w:val="22"/>
          <w:szCs w:val="22"/>
        </w:rPr>
        <w:t>β</w:t>
      </w:r>
      <w:r w:rsidR="00BA3A52">
        <w:rPr>
          <w:sz w:val="22"/>
          <w:szCs w:val="22"/>
          <w:vertAlign w:val="subscript"/>
        </w:rPr>
        <w:t>1</w:t>
      </w:r>
      <w:r w:rsidR="00AA6EE7" w:rsidRPr="00AA6EE7">
        <w:rPr>
          <w:sz w:val="22"/>
          <w:szCs w:val="22"/>
        </w:rPr>
        <w:t xml:space="preserve">: 0.4, </w:t>
      </w:r>
      <w:r w:rsidR="00E029E4">
        <w:rPr>
          <w:rFonts w:ascii="Cambria" w:eastAsia="Euclid Symbol" w:hAnsi="Cambria" w:cs="Cambria"/>
          <w:sz w:val="22"/>
          <w:szCs w:val="22"/>
        </w:rPr>
        <w:t>β</w:t>
      </w:r>
      <w:r w:rsidR="00E029E4" w:rsidRPr="00E029E4">
        <w:rPr>
          <w:sz w:val="22"/>
          <w:szCs w:val="22"/>
          <w:vertAlign w:val="subscript"/>
        </w:rPr>
        <w:t>2</w:t>
      </w:r>
      <w:r w:rsidR="00AA6EE7" w:rsidRPr="00AA6EE7">
        <w:rPr>
          <w:sz w:val="22"/>
          <w:szCs w:val="22"/>
        </w:rPr>
        <w:t xml:space="preserve">: 0, </w:t>
      </w:r>
      <w:r w:rsidR="00BA3A52">
        <w:rPr>
          <w:rFonts w:ascii="Cambria" w:eastAsia="Euclid Symbol" w:hAnsi="Cambria" w:cs="Cambria"/>
          <w:sz w:val="22"/>
          <w:szCs w:val="22"/>
        </w:rPr>
        <w:t>β</w:t>
      </w:r>
      <w:r w:rsidR="00BA3A52">
        <w:rPr>
          <w:sz w:val="22"/>
          <w:szCs w:val="22"/>
          <w:vertAlign w:val="subscript"/>
        </w:rPr>
        <w:t>3</w:t>
      </w:r>
      <w:r w:rsidR="00AA6EE7" w:rsidRPr="00AA6EE7">
        <w:rPr>
          <w:sz w:val="22"/>
          <w:szCs w:val="22"/>
        </w:rPr>
        <w:t>: 0,</w:t>
      </w:r>
      <w:r w:rsidR="00BA3A52">
        <w:rPr>
          <w:rFonts w:ascii="Cambria" w:eastAsia="Euclid Symbol" w:hAnsi="Cambria" w:cs="Cambria"/>
          <w:sz w:val="22"/>
          <w:szCs w:val="22"/>
        </w:rPr>
        <w:t>α</w:t>
      </w:r>
      <w:r w:rsidR="00AA6EE7" w:rsidRPr="00AA6EE7">
        <w:rPr>
          <w:sz w:val="22"/>
          <w:szCs w:val="22"/>
        </w:rPr>
        <w:t xml:space="preserve">: 0.2, </w:t>
      </w:r>
      <w:r w:rsidR="00BA3A52">
        <w:rPr>
          <w:rFonts w:ascii="Cambria" w:eastAsia="Euclid Symbol" w:hAnsi="Cambria" w:cs="Cambria"/>
          <w:sz w:val="22"/>
          <w:szCs w:val="22"/>
        </w:rPr>
        <w:t>γ</w:t>
      </w:r>
      <w:r w:rsidR="00AA6EE7" w:rsidRPr="00BA3A52">
        <w:rPr>
          <w:sz w:val="22"/>
          <w:szCs w:val="22"/>
          <w:vertAlign w:val="subscript"/>
        </w:rPr>
        <w:t>1</w:t>
      </w:r>
      <w:r w:rsidR="00AA6EE7" w:rsidRPr="00AA6EE7">
        <w:rPr>
          <w:sz w:val="22"/>
          <w:szCs w:val="22"/>
        </w:rPr>
        <w:t>: 0.0</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2</w:t>
      </w:r>
      <w:r w:rsidR="00AA6EE7" w:rsidRPr="00AA6EE7">
        <w:rPr>
          <w:sz w:val="22"/>
          <w:szCs w:val="22"/>
        </w:rPr>
        <w:t>: 0.16</w:t>
      </w:r>
      <w:r w:rsidR="00AA6EE7">
        <w:rPr>
          <w:sz w:val="22"/>
          <w:szCs w:val="22"/>
        </w:rPr>
        <w:t>7</w:t>
      </w:r>
      <w:r w:rsidR="00AA6EE7" w:rsidRPr="00AA6EE7">
        <w:rPr>
          <w:sz w:val="22"/>
          <w:szCs w:val="22"/>
        </w:rPr>
        <w:t xml:space="preserve">, </w:t>
      </w:r>
      <w:r w:rsidR="00BA3A52">
        <w:rPr>
          <w:rFonts w:ascii="Cambria" w:eastAsia="Euclid Symbol" w:hAnsi="Cambria" w:cs="Cambria"/>
          <w:sz w:val="22"/>
          <w:szCs w:val="22"/>
        </w:rPr>
        <w:t>γ</w:t>
      </w:r>
      <w:r w:rsidR="00BA3A52">
        <w:rPr>
          <w:sz w:val="22"/>
          <w:szCs w:val="22"/>
          <w:vertAlign w:val="subscript"/>
        </w:rPr>
        <w:t>3</w:t>
      </w:r>
      <w:r w:rsidR="00AA6EE7" w:rsidRPr="00AA6EE7">
        <w:rPr>
          <w:sz w:val="22"/>
          <w:szCs w:val="22"/>
        </w:rPr>
        <w:t xml:space="preserve">: 0.1, </w:t>
      </w:r>
      <w:r w:rsidR="00AA6EE7" w:rsidRPr="00BA3A52">
        <w:rPr>
          <w:sz w:val="22"/>
          <w:szCs w:val="22"/>
        </w:rPr>
        <w:t>p</w:t>
      </w:r>
      <w:r w:rsidR="00AA6EE7" w:rsidRPr="00BA3A52">
        <w:rPr>
          <w:sz w:val="22"/>
          <w:szCs w:val="22"/>
          <w:vertAlign w:val="subscript"/>
        </w:rPr>
        <w:t>1</w:t>
      </w:r>
      <w:r w:rsidR="00AA6EE7" w:rsidRPr="00AA6EE7">
        <w:rPr>
          <w:sz w:val="22"/>
          <w:szCs w:val="22"/>
        </w:rPr>
        <w:t xml:space="preserve">: 0.03, </w:t>
      </w:r>
      <w:r w:rsidR="00BA3A52" w:rsidRPr="00BA3A52">
        <w:rPr>
          <w:sz w:val="22"/>
          <w:szCs w:val="22"/>
        </w:rPr>
        <w:t>p</w:t>
      </w:r>
      <w:r w:rsidR="00BA3A52">
        <w:rPr>
          <w:sz w:val="22"/>
          <w:szCs w:val="22"/>
          <w:vertAlign w:val="subscript"/>
        </w:rPr>
        <w:t>2</w:t>
      </w:r>
      <w:r w:rsidR="00AA6EE7" w:rsidRPr="00AA6EE7">
        <w:rPr>
          <w:sz w:val="22"/>
          <w:szCs w:val="22"/>
        </w:rPr>
        <w:t>: 0.083</w:t>
      </w:r>
      <w:r w:rsidR="00BA3A52">
        <w:rPr>
          <w:sz w:val="22"/>
          <w:szCs w:val="22"/>
        </w:rPr>
        <w:t>,</w:t>
      </w:r>
      <w:r w:rsidR="00BA3A52">
        <w:rPr>
          <w:rFonts w:ascii="Cambria" w:eastAsia="Euclid Symbol" w:hAnsi="Cambria" w:cs="Cambria"/>
          <w:sz w:val="22"/>
          <w:szCs w:val="22"/>
        </w:rPr>
        <w:t>μ</w:t>
      </w:r>
      <w:r w:rsidR="00AA6EE7" w:rsidRPr="00AA6EE7">
        <w:rPr>
          <w:sz w:val="22"/>
          <w:szCs w:val="22"/>
        </w:rPr>
        <w:t>: 0.1}</w:t>
      </w:r>
      <w:r w:rsidR="00BA3A52">
        <w:rPr>
          <w:sz w:val="22"/>
          <w:szCs w:val="22"/>
        </w:rPr>
        <w:t xml:space="preserve"> </w:t>
      </w:r>
      <w:r w:rsidR="00BA3A52">
        <w:rPr>
          <w:sz w:val="22"/>
          <w:szCs w:val="22"/>
          <w:lang w:val="en-US"/>
        </w:rPr>
        <w:t>b</w:t>
      </w:r>
      <w:r w:rsidR="00BA3A52" w:rsidRPr="00BA3A52">
        <w:rPr>
          <w:sz w:val="22"/>
          <w:szCs w:val="22"/>
          <w:lang w:val="en-US"/>
        </w:rPr>
        <w:t>ased on</w:t>
      </w:r>
      <w:r w:rsidR="00BA3A52">
        <w:rPr>
          <w:sz w:val="22"/>
          <w:szCs w:val="22"/>
          <w:lang w:val="en-US"/>
        </w:rPr>
        <w:t xml:space="preserve"> the standard parameters </w:t>
      </w:r>
      <w:r w:rsidR="00BA3A52" w:rsidRPr="008928AF">
        <w:rPr>
          <w:sz w:val="22"/>
        </w:rPr>
        <w:t>Exposure=0.4</w:t>
      </w:r>
      <w:r w:rsidR="00BA3A52" w:rsidRPr="00BA3A52">
        <w:rPr>
          <w:sz w:val="22"/>
          <w:szCs w:val="22"/>
          <w:lang w:val="en-US"/>
        </w:rPr>
        <w:t>,</w:t>
      </w:r>
      <w:r w:rsidR="00BA3A52" w:rsidRPr="008928AF">
        <w:rPr>
          <w:sz w:val="22"/>
        </w:rPr>
        <w:t xml:space="preserve"> IncubPeriod=5</w:t>
      </w:r>
      <w:r w:rsidR="00BA3A52" w:rsidRPr="00BA3A52">
        <w:rPr>
          <w:sz w:val="22"/>
          <w:szCs w:val="22"/>
          <w:lang w:val="en-US"/>
        </w:rPr>
        <w:t>,</w:t>
      </w:r>
      <w:r w:rsidR="00BA3A52" w:rsidRPr="008928AF">
        <w:rPr>
          <w:sz w:val="22"/>
        </w:rPr>
        <w:t xml:space="preserve"> DurMildInf=10</w:t>
      </w:r>
      <w:r w:rsidR="00BA3A52" w:rsidRPr="00BA3A52">
        <w:rPr>
          <w:sz w:val="22"/>
          <w:szCs w:val="22"/>
          <w:lang w:val="en-US"/>
        </w:rPr>
        <w:t>,</w:t>
      </w:r>
      <w:r w:rsidR="00BA3A52">
        <w:rPr>
          <w:sz w:val="22"/>
          <w:szCs w:val="22"/>
          <w:lang w:val="en-US"/>
        </w:rPr>
        <w:t xml:space="preserve"> </w:t>
      </w:r>
      <w:r w:rsidR="00BA3A52" w:rsidRPr="008928AF">
        <w:rPr>
          <w:sz w:val="22"/>
        </w:rPr>
        <w:t>FracMild=0.7</w:t>
      </w:r>
      <w:r w:rsidR="00BA3A52" w:rsidRPr="00BA3A52">
        <w:rPr>
          <w:sz w:val="22"/>
          <w:szCs w:val="22"/>
          <w:lang w:val="en-US"/>
        </w:rPr>
        <w:t>,</w:t>
      </w:r>
      <w:r w:rsidR="00BA3A52" w:rsidRPr="008928AF">
        <w:rPr>
          <w:sz w:val="22"/>
        </w:rPr>
        <w:t xml:space="preserve">  FracSevere=0.20</w:t>
      </w:r>
      <w:r w:rsidR="00BA3A52" w:rsidRPr="00BA3A52">
        <w:rPr>
          <w:sz w:val="22"/>
          <w:szCs w:val="22"/>
          <w:lang w:val="en-US"/>
        </w:rPr>
        <w:t xml:space="preserve">, </w:t>
      </w:r>
      <w:r w:rsidR="00BA3A52" w:rsidRPr="008928AF">
        <w:rPr>
          <w:sz w:val="22"/>
        </w:rPr>
        <w:t>FracCritical=0.1</w:t>
      </w:r>
      <w:r w:rsidR="00BA3A52" w:rsidRPr="00BA3A52">
        <w:rPr>
          <w:sz w:val="22"/>
          <w:szCs w:val="22"/>
          <w:lang w:val="en-US"/>
        </w:rPr>
        <w:t>,</w:t>
      </w:r>
      <w:r w:rsidR="00BA3A52">
        <w:rPr>
          <w:sz w:val="22"/>
          <w:szCs w:val="22"/>
        </w:rPr>
        <w:t xml:space="preserve"> </w:t>
      </w:r>
      <w:r w:rsidR="00BA3A52" w:rsidRPr="008928AF">
        <w:rPr>
          <w:sz w:val="22"/>
        </w:rPr>
        <w:t>CFR=0.05</w:t>
      </w:r>
      <w:r w:rsidR="00BA3A52" w:rsidRPr="00BA3A52">
        <w:rPr>
          <w:sz w:val="22"/>
          <w:szCs w:val="22"/>
          <w:lang w:val="en-US"/>
        </w:rPr>
        <w:t xml:space="preserve">, </w:t>
      </w:r>
      <w:r w:rsidR="00BA3A52" w:rsidRPr="008928AF">
        <w:rPr>
          <w:sz w:val="22"/>
        </w:rPr>
        <w:t>TimeICUDeath=5</w:t>
      </w:r>
      <w:r w:rsidR="00BA3A52" w:rsidRPr="00BA3A52">
        <w:rPr>
          <w:sz w:val="22"/>
          <w:szCs w:val="22"/>
          <w:lang w:val="en-US"/>
        </w:rPr>
        <w:t xml:space="preserve">, </w:t>
      </w:r>
      <w:r w:rsidR="00BA3A52" w:rsidRPr="008928AF">
        <w:rPr>
          <w:sz w:val="22"/>
        </w:rPr>
        <w:t>DurHosp=4</w:t>
      </w:r>
      <w:r w:rsidR="00BA3A52" w:rsidRPr="00BA3A52">
        <w:rPr>
          <w:sz w:val="22"/>
          <w:szCs w:val="22"/>
          <w:lang w:val="en-US"/>
        </w:rPr>
        <w:t>,</w:t>
      </w:r>
      <w:r w:rsidR="00BA3A52" w:rsidRPr="008928AF">
        <w:rPr>
          <w:sz w:val="22"/>
        </w:rPr>
        <w:t xml:space="preserve"> FracConfirmedDet=0.125</w:t>
      </w:r>
      <w:r w:rsidR="00BA3A52" w:rsidRPr="00BA3A52">
        <w:rPr>
          <w:sz w:val="22"/>
          <w:szCs w:val="22"/>
          <w:lang w:val="en-US"/>
        </w:rPr>
        <w:t>,</w:t>
      </w:r>
      <w:r w:rsidR="00BA3A52">
        <w:rPr>
          <w:sz w:val="22"/>
          <w:szCs w:val="22"/>
          <w:lang w:val="en-US"/>
        </w:rPr>
        <w:t xml:space="preserve"> </w:t>
      </w:r>
      <w:r w:rsidR="00BA3A52" w:rsidRPr="008928AF">
        <w:rPr>
          <w:sz w:val="22"/>
        </w:rPr>
        <w:t>FracDeathsDet=1.0</w:t>
      </w:r>
      <w:r w:rsidR="00BA3A52">
        <w:rPr>
          <w:sz w:val="22"/>
          <w:szCs w:val="22"/>
          <w:lang w:val="en-US"/>
        </w:rPr>
        <w:t xml:space="preserve">, </w:t>
      </w:r>
      <w:r w:rsidR="00BA3A52" w:rsidRPr="008928AF">
        <w:rPr>
          <w:sz w:val="22"/>
        </w:rPr>
        <w:t>ICUFrac= 0.001</w:t>
      </w:r>
      <w:r w:rsidR="00BA3A52" w:rsidRPr="00BA3A52">
        <w:rPr>
          <w:sz w:val="22"/>
          <w:szCs w:val="22"/>
          <w:lang w:val="en-US"/>
        </w:rPr>
        <w:t>.</w:t>
      </w:r>
    </w:p>
    <w:p w14:paraId="7435B64C" w14:textId="4B9F7885" w:rsidR="008A3669" w:rsidRDefault="008A3669" w:rsidP="00BA3A52">
      <w:pPr>
        <w:jc w:val="both"/>
        <w:rPr>
          <w:sz w:val="22"/>
          <w:szCs w:val="22"/>
          <w:lang w:val="en-US"/>
        </w:rPr>
      </w:pPr>
    </w:p>
    <w:p w14:paraId="3FDF6A59" w14:textId="37DF2420" w:rsidR="008A3669" w:rsidRDefault="008A3669" w:rsidP="00BA3A52">
      <w:pPr>
        <w:jc w:val="both"/>
        <w:rPr>
          <w:sz w:val="22"/>
          <w:szCs w:val="22"/>
          <w:lang w:val="en-US"/>
        </w:rPr>
      </w:pPr>
      <w:r>
        <w:rPr>
          <w:sz w:val="22"/>
          <w:szCs w:val="22"/>
          <w:lang w:val="en-US"/>
        </w:rPr>
        <w:t>Comments: This figure needs to be replaced by a panel of 4 countries with fits. Choose:</w:t>
      </w:r>
    </w:p>
    <w:p w14:paraId="0679A215" w14:textId="77777777" w:rsidR="008A3669" w:rsidRPr="00BA3A52" w:rsidRDefault="008A3669" w:rsidP="00BA3A52">
      <w:pPr>
        <w:jc w:val="both"/>
        <w:rPr>
          <w:sz w:val="22"/>
          <w:szCs w:val="22"/>
          <w:lang w:val="en-US"/>
        </w:rPr>
      </w:pPr>
    </w:p>
    <w:p w14:paraId="648CB56D" w14:textId="77777777" w:rsidR="00BA3A52" w:rsidRPr="008928AF" w:rsidRDefault="00BA3A52" w:rsidP="00AA6EE7">
      <w:pPr>
        <w:jc w:val="both"/>
        <w:rPr>
          <w:sz w:val="22"/>
        </w:rPr>
      </w:pPr>
    </w:p>
    <w:p w14:paraId="434F4739" w14:textId="536C3431" w:rsidR="001508F4" w:rsidRPr="00AE4C8A" w:rsidRDefault="001508F4">
      <w:pPr>
        <w:rPr>
          <w:sz w:val="22"/>
          <w:szCs w:val="22"/>
        </w:rPr>
      </w:pPr>
      <w:r w:rsidRPr="00AE4C8A">
        <w:rPr>
          <w:sz w:val="22"/>
          <w:szCs w:val="22"/>
        </w:rPr>
        <w:br w:type="page"/>
      </w:r>
    </w:p>
    <w:p w14:paraId="5E932A82" w14:textId="0712956A" w:rsidR="001508F4" w:rsidRDefault="001508F4" w:rsidP="00D509E0">
      <w:pPr>
        <w:pStyle w:val="Heading1"/>
      </w:pPr>
      <w:r>
        <w:lastRenderedPageBreak/>
        <w:t>Supplementary Material</w:t>
      </w:r>
    </w:p>
    <w:p w14:paraId="6EFABBB4" w14:textId="77777777" w:rsidR="00D509E0" w:rsidRDefault="00D509E0" w:rsidP="00D5526F"/>
    <w:tbl>
      <w:tblPr>
        <w:tblStyle w:val="TableGrid"/>
        <w:tblW w:w="10348" w:type="dxa"/>
        <w:tblInd w:w="-57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34"/>
        <w:gridCol w:w="3942"/>
        <w:gridCol w:w="5272"/>
      </w:tblGrid>
      <w:tr w:rsidR="00D509E0" w14:paraId="6E3AC523" w14:textId="77777777" w:rsidTr="00D509E0">
        <w:tc>
          <w:tcPr>
            <w:tcW w:w="1134" w:type="dxa"/>
          </w:tcPr>
          <w:p w14:paraId="040BC551" w14:textId="387C5059" w:rsidR="00D509E0" w:rsidRDefault="00D509E0" w:rsidP="00D509E0">
            <w:pPr>
              <w:ind w:left="-35" w:firstLine="1"/>
            </w:pPr>
            <w:r>
              <w:t>SIR</w:t>
            </w:r>
          </w:p>
        </w:tc>
        <w:tc>
          <w:tcPr>
            <w:tcW w:w="3942" w:type="dxa"/>
          </w:tcPr>
          <w:p w14:paraId="27FE8092" w14:textId="076693FC" w:rsidR="00D509E0" w:rsidRDefault="00D509E0" w:rsidP="00D509E0">
            <w:pPr>
              <w:ind w:left="-35" w:firstLine="1"/>
            </w:pPr>
            <w:r w:rsidRPr="00087CEC">
              <w:rPr>
                <w:noProof/>
              </w:rPr>
              <w:drawing>
                <wp:inline distT="0" distB="0" distL="0" distR="0" wp14:anchorId="0547E1FF" wp14:editId="1236C4A2">
                  <wp:extent cx="886691" cy="561396"/>
                  <wp:effectExtent l="0" t="0" r="2540"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999626" cy="632899"/>
                          </a:xfrm>
                          <a:prstGeom prst="rect">
                            <a:avLst/>
                          </a:prstGeom>
                        </pic:spPr>
                      </pic:pic>
                    </a:graphicData>
                  </a:graphic>
                </wp:inline>
              </w:drawing>
            </w:r>
          </w:p>
        </w:tc>
        <w:tc>
          <w:tcPr>
            <w:tcW w:w="5272" w:type="dxa"/>
          </w:tcPr>
          <w:p w14:paraId="6997339C" w14:textId="67CD94EC" w:rsidR="00D509E0" w:rsidRDefault="00D509E0" w:rsidP="00D509E0">
            <w:pPr>
              <w:ind w:left="-35" w:firstLine="1"/>
            </w:pPr>
            <w:r w:rsidRPr="00087CEC">
              <w:rPr>
                <w:noProof/>
              </w:rPr>
              <w:drawing>
                <wp:inline distT="0" distB="0" distL="0" distR="0" wp14:anchorId="54D719FE" wp14:editId="6D3227F5">
                  <wp:extent cx="1154546" cy="540902"/>
                  <wp:effectExtent l="0" t="0" r="1270" b="5715"/>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1191277" cy="558110"/>
                          </a:xfrm>
                          <a:prstGeom prst="rect">
                            <a:avLst/>
                          </a:prstGeom>
                        </pic:spPr>
                      </pic:pic>
                    </a:graphicData>
                  </a:graphic>
                </wp:inline>
              </w:drawing>
            </w:r>
          </w:p>
        </w:tc>
      </w:tr>
      <w:tr w:rsidR="00D509E0" w14:paraId="09BD3321" w14:textId="77777777" w:rsidTr="00D509E0">
        <w:tc>
          <w:tcPr>
            <w:tcW w:w="1134" w:type="dxa"/>
          </w:tcPr>
          <w:p w14:paraId="7E4E3C11" w14:textId="142343D8" w:rsidR="00D509E0" w:rsidRDefault="00D509E0" w:rsidP="00D509E0">
            <w:pPr>
              <w:ind w:left="-35" w:firstLine="1"/>
            </w:pPr>
            <w:r>
              <w:t>SCIR</w:t>
            </w:r>
          </w:p>
        </w:tc>
        <w:tc>
          <w:tcPr>
            <w:tcW w:w="3942" w:type="dxa"/>
          </w:tcPr>
          <w:p w14:paraId="5FA9C653" w14:textId="233A39CB" w:rsidR="00D509E0" w:rsidRDefault="00D509E0" w:rsidP="00D509E0">
            <w:pPr>
              <w:ind w:left="-35" w:firstLine="1"/>
            </w:pPr>
            <w:r w:rsidRPr="00087CEC">
              <w:rPr>
                <w:noProof/>
              </w:rPr>
              <w:drawing>
                <wp:inline distT="0" distB="0" distL="0" distR="0" wp14:anchorId="0BC7DC78" wp14:editId="67501863">
                  <wp:extent cx="1200727" cy="604981"/>
                  <wp:effectExtent l="0" t="0" r="0" b="508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1294961" cy="652460"/>
                          </a:xfrm>
                          <a:prstGeom prst="rect">
                            <a:avLst/>
                          </a:prstGeom>
                        </pic:spPr>
                      </pic:pic>
                    </a:graphicData>
                  </a:graphic>
                </wp:inline>
              </w:drawing>
            </w:r>
          </w:p>
        </w:tc>
        <w:tc>
          <w:tcPr>
            <w:tcW w:w="5272" w:type="dxa"/>
          </w:tcPr>
          <w:p w14:paraId="0F2A4CAD" w14:textId="68E83C12" w:rsidR="00D509E0" w:rsidRDefault="00D509E0" w:rsidP="00D509E0">
            <w:pPr>
              <w:ind w:left="-35" w:firstLine="1"/>
            </w:pPr>
            <w:r w:rsidRPr="00087CEC">
              <w:rPr>
                <w:noProof/>
              </w:rPr>
              <w:drawing>
                <wp:inline distT="0" distB="0" distL="0" distR="0" wp14:anchorId="30556232" wp14:editId="6736FACD">
                  <wp:extent cx="1893455" cy="599068"/>
                  <wp:effectExtent l="0" t="0" r="0"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1929929" cy="610608"/>
                          </a:xfrm>
                          <a:prstGeom prst="rect">
                            <a:avLst/>
                          </a:prstGeom>
                        </pic:spPr>
                      </pic:pic>
                    </a:graphicData>
                  </a:graphic>
                </wp:inline>
              </w:drawing>
            </w:r>
          </w:p>
        </w:tc>
      </w:tr>
      <w:tr w:rsidR="00D509E0" w14:paraId="25C60AD5" w14:textId="77777777" w:rsidTr="00D509E0">
        <w:tc>
          <w:tcPr>
            <w:tcW w:w="1134" w:type="dxa"/>
          </w:tcPr>
          <w:p w14:paraId="6E2BAB0A" w14:textId="27EE8352" w:rsidR="00D509E0" w:rsidRDefault="00D509E0" w:rsidP="00D509E0">
            <w:pPr>
              <w:ind w:left="-35" w:firstLine="1"/>
            </w:pPr>
            <w:r>
              <w:t>SC2IR</w:t>
            </w:r>
          </w:p>
        </w:tc>
        <w:tc>
          <w:tcPr>
            <w:tcW w:w="3942" w:type="dxa"/>
          </w:tcPr>
          <w:p w14:paraId="3A5F3B86" w14:textId="7330C299" w:rsidR="00D509E0" w:rsidRDefault="00D509E0" w:rsidP="00D509E0">
            <w:pPr>
              <w:ind w:left="-35" w:firstLine="1"/>
            </w:pPr>
            <w:r w:rsidRPr="00087CEC">
              <w:rPr>
                <w:noProof/>
              </w:rPr>
              <w:drawing>
                <wp:inline distT="0" distB="0" distL="0" distR="0" wp14:anchorId="30A65F05" wp14:editId="08205E04">
                  <wp:extent cx="1440873" cy="659308"/>
                  <wp:effectExtent l="0" t="0" r="0"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58238" cy="713011"/>
                          </a:xfrm>
                          <a:prstGeom prst="rect">
                            <a:avLst/>
                          </a:prstGeom>
                        </pic:spPr>
                      </pic:pic>
                    </a:graphicData>
                  </a:graphic>
                </wp:inline>
              </w:drawing>
            </w:r>
          </w:p>
        </w:tc>
        <w:tc>
          <w:tcPr>
            <w:tcW w:w="5272" w:type="dxa"/>
          </w:tcPr>
          <w:p w14:paraId="727B68E8" w14:textId="11B70F06" w:rsidR="00D509E0" w:rsidRDefault="00D509E0" w:rsidP="00D509E0">
            <w:pPr>
              <w:ind w:left="-35" w:firstLine="1"/>
            </w:pPr>
            <w:r w:rsidRPr="00087CEC">
              <w:rPr>
                <w:noProof/>
              </w:rPr>
              <w:drawing>
                <wp:inline distT="0" distB="0" distL="0" distR="0" wp14:anchorId="36C81007" wp14:editId="2C538342">
                  <wp:extent cx="2059709" cy="658461"/>
                  <wp:effectExtent l="0" t="0" r="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242520" cy="716903"/>
                          </a:xfrm>
                          <a:prstGeom prst="rect">
                            <a:avLst/>
                          </a:prstGeom>
                        </pic:spPr>
                      </pic:pic>
                    </a:graphicData>
                  </a:graphic>
                </wp:inline>
              </w:drawing>
            </w:r>
          </w:p>
        </w:tc>
      </w:tr>
      <w:tr w:rsidR="00D509E0" w14:paraId="49880073" w14:textId="77777777" w:rsidTr="00D509E0">
        <w:tc>
          <w:tcPr>
            <w:tcW w:w="1134" w:type="dxa"/>
          </w:tcPr>
          <w:p w14:paraId="63F0E1AB" w14:textId="0430B011" w:rsidR="00D509E0" w:rsidRDefault="00D509E0" w:rsidP="00D509E0">
            <w:pPr>
              <w:ind w:left="-35" w:firstLine="1"/>
            </w:pPr>
            <w:r>
              <w:t>SEIR</w:t>
            </w:r>
          </w:p>
        </w:tc>
        <w:tc>
          <w:tcPr>
            <w:tcW w:w="3942" w:type="dxa"/>
          </w:tcPr>
          <w:p w14:paraId="399A55C3" w14:textId="58E9C939" w:rsidR="00D509E0" w:rsidRDefault="00D509E0" w:rsidP="00D509E0">
            <w:pPr>
              <w:ind w:left="-35" w:firstLine="1"/>
            </w:pPr>
            <w:r w:rsidRPr="00087CEC">
              <w:rPr>
                <w:noProof/>
              </w:rPr>
              <w:drawing>
                <wp:inline distT="0" distB="0" distL="0" distR="0" wp14:anchorId="1BD976BC" wp14:editId="0F82FD4D">
                  <wp:extent cx="674255" cy="570870"/>
                  <wp:effectExtent l="0" t="0" r="0" b="635"/>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707323" cy="598867"/>
                          </a:xfrm>
                          <a:prstGeom prst="rect">
                            <a:avLst/>
                          </a:prstGeom>
                        </pic:spPr>
                      </pic:pic>
                    </a:graphicData>
                  </a:graphic>
                </wp:inline>
              </w:drawing>
            </w:r>
          </w:p>
        </w:tc>
        <w:tc>
          <w:tcPr>
            <w:tcW w:w="5272" w:type="dxa"/>
          </w:tcPr>
          <w:p w14:paraId="70D8DF25" w14:textId="58E47DBB" w:rsidR="00D509E0" w:rsidRDefault="00D509E0" w:rsidP="00D509E0">
            <w:pPr>
              <w:ind w:left="-35" w:firstLine="1"/>
            </w:pPr>
            <w:r w:rsidRPr="00087CEC">
              <w:rPr>
                <w:noProof/>
              </w:rPr>
              <w:drawing>
                <wp:inline distT="0" distB="0" distL="0" distR="0" wp14:anchorId="50B86013" wp14:editId="76F4885A">
                  <wp:extent cx="1394691" cy="541986"/>
                  <wp:effectExtent l="0" t="0" r="2540" b="444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1514739" cy="588637"/>
                          </a:xfrm>
                          <a:prstGeom prst="rect">
                            <a:avLst/>
                          </a:prstGeom>
                        </pic:spPr>
                      </pic:pic>
                    </a:graphicData>
                  </a:graphic>
                </wp:inline>
              </w:drawing>
            </w:r>
          </w:p>
        </w:tc>
      </w:tr>
      <w:tr w:rsidR="00D509E0" w14:paraId="7C30956A" w14:textId="77777777" w:rsidTr="00D509E0">
        <w:tc>
          <w:tcPr>
            <w:tcW w:w="1134" w:type="dxa"/>
          </w:tcPr>
          <w:p w14:paraId="5F7E3D93" w14:textId="5ADF3665" w:rsidR="00D509E0" w:rsidRDefault="00D509E0" w:rsidP="00D509E0">
            <w:pPr>
              <w:ind w:left="-35" w:firstLine="1"/>
            </w:pPr>
            <w:r>
              <w:t>SCEIR</w:t>
            </w:r>
          </w:p>
        </w:tc>
        <w:tc>
          <w:tcPr>
            <w:tcW w:w="3942" w:type="dxa"/>
          </w:tcPr>
          <w:p w14:paraId="01861672" w14:textId="0251948E" w:rsidR="00D509E0" w:rsidRDefault="00D509E0" w:rsidP="00D509E0">
            <w:pPr>
              <w:ind w:left="-35" w:firstLine="1"/>
            </w:pPr>
            <w:r w:rsidRPr="00087CEC">
              <w:rPr>
                <w:noProof/>
              </w:rPr>
              <w:drawing>
                <wp:inline distT="0" distB="0" distL="0" distR="0" wp14:anchorId="0EBCCF07" wp14:editId="512E34F7">
                  <wp:extent cx="1246909" cy="732620"/>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305881" cy="767269"/>
                          </a:xfrm>
                          <a:prstGeom prst="rect">
                            <a:avLst/>
                          </a:prstGeom>
                        </pic:spPr>
                      </pic:pic>
                    </a:graphicData>
                  </a:graphic>
                </wp:inline>
              </w:drawing>
            </w:r>
          </w:p>
        </w:tc>
        <w:tc>
          <w:tcPr>
            <w:tcW w:w="5272" w:type="dxa"/>
          </w:tcPr>
          <w:p w14:paraId="1017BEA7" w14:textId="5092E514" w:rsidR="00D509E0" w:rsidRDefault="00D509E0" w:rsidP="00D509E0">
            <w:pPr>
              <w:ind w:left="-35" w:firstLine="1"/>
            </w:pPr>
            <w:r w:rsidRPr="00087CEC">
              <w:rPr>
                <w:noProof/>
              </w:rPr>
              <w:drawing>
                <wp:inline distT="0" distB="0" distL="0" distR="0" wp14:anchorId="2E6B00AA" wp14:editId="43DCF1D8">
                  <wp:extent cx="2364509" cy="686563"/>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2477145" cy="719268"/>
                          </a:xfrm>
                          <a:prstGeom prst="rect">
                            <a:avLst/>
                          </a:prstGeom>
                        </pic:spPr>
                      </pic:pic>
                    </a:graphicData>
                  </a:graphic>
                </wp:inline>
              </w:drawing>
            </w:r>
          </w:p>
        </w:tc>
      </w:tr>
      <w:tr w:rsidR="00D509E0" w14:paraId="5DF508BA" w14:textId="77777777" w:rsidTr="00D509E0">
        <w:tc>
          <w:tcPr>
            <w:tcW w:w="1134" w:type="dxa"/>
          </w:tcPr>
          <w:p w14:paraId="578D78D2" w14:textId="40369FB3" w:rsidR="00D509E0" w:rsidRDefault="00D509E0" w:rsidP="00D509E0">
            <w:pPr>
              <w:ind w:left="-35" w:firstLine="1"/>
            </w:pPr>
            <w:r>
              <w:t>SC3EIR</w:t>
            </w:r>
          </w:p>
        </w:tc>
        <w:tc>
          <w:tcPr>
            <w:tcW w:w="3942" w:type="dxa"/>
          </w:tcPr>
          <w:p w14:paraId="6EE10402" w14:textId="3D5D810F" w:rsidR="00D509E0" w:rsidRDefault="00D509E0" w:rsidP="00D509E0">
            <w:pPr>
              <w:ind w:left="-35" w:firstLine="1"/>
            </w:pPr>
            <w:r w:rsidRPr="00087CEC">
              <w:rPr>
                <w:noProof/>
              </w:rPr>
              <w:drawing>
                <wp:inline distT="0" distB="0" distL="0" distR="0" wp14:anchorId="48AD862A" wp14:editId="4400CA68">
                  <wp:extent cx="1542473" cy="910013"/>
                  <wp:effectExtent l="0" t="0" r="0" b="444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1603282" cy="945888"/>
                          </a:xfrm>
                          <a:prstGeom prst="rect">
                            <a:avLst/>
                          </a:prstGeom>
                        </pic:spPr>
                      </pic:pic>
                    </a:graphicData>
                  </a:graphic>
                </wp:inline>
              </w:drawing>
            </w:r>
          </w:p>
        </w:tc>
        <w:tc>
          <w:tcPr>
            <w:tcW w:w="5272" w:type="dxa"/>
          </w:tcPr>
          <w:p w14:paraId="4963AE59" w14:textId="21D48FB0" w:rsidR="00D509E0" w:rsidRDefault="00D509E0" w:rsidP="00D509E0">
            <w:pPr>
              <w:ind w:left="-35" w:firstLine="1"/>
            </w:pPr>
            <w:r w:rsidRPr="00087CEC">
              <w:rPr>
                <w:noProof/>
              </w:rPr>
              <w:drawing>
                <wp:inline distT="0" distB="0" distL="0" distR="0" wp14:anchorId="72991ACA" wp14:editId="230DDA35">
                  <wp:extent cx="2765538" cy="766618"/>
                  <wp:effectExtent l="0" t="0" r="317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966735" cy="822391"/>
                          </a:xfrm>
                          <a:prstGeom prst="rect">
                            <a:avLst/>
                          </a:prstGeom>
                        </pic:spPr>
                      </pic:pic>
                    </a:graphicData>
                  </a:graphic>
                </wp:inline>
              </w:drawing>
            </w:r>
          </w:p>
        </w:tc>
      </w:tr>
      <w:tr w:rsidR="00D509E0" w14:paraId="53445C17" w14:textId="77777777" w:rsidTr="00D509E0">
        <w:tc>
          <w:tcPr>
            <w:tcW w:w="1134" w:type="dxa"/>
          </w:tcPr>
          <w:p w14:paraId="45AF6969" w14:textId="0A997C28" w:rsidR="00D509E0" w:rsidRDefault="00D509E0" w:rsidP="00D509E0">
            <w:pPr>
              <w:ind w:left="-35" w:firstLine="1"/>
            </w:pPr>
            <w:r>
              <w:t>SEI3R</w:t>
            </w:r>
          </w:p>
        </w:tc>
        <w:tc>
          <w:tcPr>
            <w:tcW w:w="3942" w:type="dxa"/>
          </w:tcPr>
          <w:p w14:paraId="1C5CA7DB" w14:textId="472CF11E" w:rsidR="00D509E0" w:rsidRDefault="00D509E0" w:rsidP="00D509E0">
            <w:pPr>
              <w:ind w:left="-35" w:firstLine="1"/>
            </w:pPr>
            <w:r w:rsidRPr="00087CEC">
              <w:rPr>
                <w:noProof/>
              </w:rPr>
              <w:drawing>
                <wp:inline distT="0" distB="0" distL="0" distR="0" wp14:anchorId="5B12C52F" wp14:editId="7A238BA4">
                  <wp:extent cx="1366981" cy="960729"/>
                  <wp:effectExtent l="0" t="0" r="5080" b="508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1440954" cy="1012718"/>
                          </a:xfrm>
                          <a:prstGeom prst="rect">
                            <a:avLst/>
                          </a:prstGeom>
                        </pic:spPr>
                      </pic:pic>
                    </a:graphicData>
                  </a:graphic>
                </wp:inline>
              </w:drawing>
            </w:r>
          </w:p>
        </w:tc>
        <w:tc>
          <w:tcPr>
            <w:tcW w:w="5272" w:type="dxa"/>
          </w:tcPr>
          <w:p w14:paraId="29A03FB2" w14:textId="1A7560CE" w:rsidR="00D509E0" w:rsidRDefault="00D509E0" w:rsidP="00D509E0">
            <w:pPr>
              <w:ind w:left="-35" w:firstLine="1"/>
            </w:pPr>
            <w:r w:rsidRPr="00087CEC">
              <w:rPr>
                <w:noProof/>
              </w:rPr>
              <w:drawing>
                <wp:inline distT="0" distB="0" distL="0" distR="0" wp14:anchorId="240F6BDF" wp14:editId="3405D882">
                  <wp:extent cx="3074208" cy="858981"/>
                  <wp:effectExtent l="0" t="0" r="0" b="508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4087001" cy="1141971"/>
                          </a:xfrm>
                          <a:prstGeom prst="rect">
                            <a:avLst/>
                          </a:prstGeom>
                        </pic:spPr>
                      </pic:pic>
                    </a:graphicData>
                  </a:graphic>
                </wp:inline>
              </w:drawing>
            </w:r>
          </w:p>
        </w:tc>
      </w:tr>
      <w:tr w:rsidR="00D509E0" w14:paraId="001CF4E0" w14:textId="77777777" w:rsidTr="00D509E0">
        <w:tc>
          <w:tcPr>
            <w:tcW w:w="1134" w:type="dxa"/>
          </w:tcPr>
          <w:p w14:paraId="4189805D" w14:textId="3D3CD41D" w:rsidR="00D509E0" w:rsidRDefault="00D509E0" w:rsidP="00D509E0">
            <w:pPr>
              <w:ind w:left="-35" w:firstLine="1"/>
            </w:pPr>
            <w:r>
              <w:t>SCEI3R</w:t>
            </w:r>
          </w:p>
        </w:tc>
        <w:tc>
          <w:tcPr>
            <w:tcW w:w="3942" w:type="dxa"/>
          </w:tcPr>
          <w:p w14:paraId="008DAE29" w14:textId="2DE21D3B" w:rsidR="00D509E0" w:rsidRDefault="00D509E0" w:rsidP="00D509E0">
            <w:pPr>
              <w:ind w:left="-35" w:firstLine="1"/>
            </w:pPr>
            <w:r w:rsidRPr="00087CEC">
              <w:rPr>
                <w:noProof/>
              </w:rPr>
              <w:drawing>
                <wp:inline distT="0" distB="0" distL="0" distR="0" wp14:anchorId="568831E1" wp14:editId="22C0D936">
                  <wp:extent cx="1717963" cy="908975"/>
                  <wp:effectExtent l="0" t="0" r="0" b="5715"/>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1770060" cy="936540"/>
                          </a:xfrm>
                          <a:prstGeom prst="rect">
                            <a:avLst/>
                          </a:prstGeom>
                        </pic:spPr>
                      </pic:pic>
                    </a:graphicData>
                  </a:graphic>
                </wp:inline>
              </w:drawing>
            </w:r>
          </w:p>
        </w:tc>
        <w:tc>
          <w:tcPr>
            <w:tcW w:w="5272" w:type="dxa"/>
          </w:tcPr>
          <w:p w14:paraId="565EF92A" w14:textId="0E5CF351" w:rsidR="00D509E0" w:rsidRDefault="00D509E0" w:rsidP="00D509E0">
            <w:pPr>
              <w:ind w:left="-35" w:firstLine="1"/>
            </w:pPr>
            <w:r w:rsidRPr="00087CEC">
              <w:rPr>
                <w:noProof/>
              </w:rPr>
              <w:drawing>
                <wp:inline distT="0" distB="0" distL="0" distR="0" wp14:anchorId="1EEF1390" wp14:editId="1F7DB755">
                  <wp:extent cx="3099592" cy="637309"/>
                  <wp:effectExtent l="0" t="0" r="0" b="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663602" cy="753276"/>
                          </a:xfrm>
                          <a:prstGeom prst="rect">
                            <a:avLst/>
                          </a:prstGeom>
                        </pic:spPr>
                      </pic:pic>
                    </a:graphicData>
                  </a:graphic>
                </wp:inline>
              </w:drawing>
            </w:r>
          </w:p>
        </w:tc>
      </w:tr>
      <w:tr w:rsidR="00D509E0" w14:paraId="6A7EB24E" w14:textId="77777777" w:rsidTr="00D509E0">
        <w:trPr>
          <w:trHeight w:val="2076"/>
        </w:trPr>
        <w:tc>
          <w:tcPr>
            <w:tcW w:w="1134" w:type="dxa"/>
          </w:tcPr>
          <w:p w14:paraId="67E03D23" w14:textId="61A21E3F" w:rsidR="00D509E0" w:rsidRDefault="00D509E0" w:rsidP="00D509E0">
            <w:pPr>
              <w:ind w:left="-35" w:firstLine="1"/>
            </w:pPr>
            <w:r>
              <w:t>SC3EI3R</w:t>
            </w:r>
          </w:p>
        </w:tc>
        <w:tc>
          <w:tcPr>
            <w:tcW w:w="3942" w:type="dxa"/>
          </w:tcPr>
          <w:p w14:paraId="71EADE48" w14:textId="733BA814" w:rsidR="00D509E0" w:rsidRDefault="00D509E0" w:rsidP="00D509E0">
            <w:pPr>
              <w:ind w:left="-35" w:firstLine="1"/>
            </w:pPr>
            <w:r w:rsidRPr="00087CEC">
              <w:rPr>
                <w:noProof/>
              </w:rPr>
              <w:drawing>
                <wp:inline distT="0" distB="0" distL="0" distR="0" wp14:anchorId="52ABF842" wp14:editId="3A4174DB">
                  <wp:extent cx="2132978" cy="1209964"/>
                  <wp:effectExtent l="0" t="0" r="63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stretch>
                            <a:fillRect/>
                          </a:stretch>
                        </pic:blipFill>
                        <pic:spPr>
                          <a:xfrm>
                            <a:off x="0" y="0"/>
                            <a:ext cx="2323809" cy="1318216"/>
                          </a:xfrm>
                          <a:prstGeom prst="rect">
                            <a:avLst/>
                          </a:prstGeom>
                        </pic:spPr>
                      </pic:pic>
                    </a:graphicData>
                  </a:graphic>
                </wp:inline>
              </w:drawing>
            </w:r>
          </w:p>
        </w:tc>
        <w:tc>
          <w:tcPr>
            <w:tcW w:w="5272" w:type="dxa"/>
          </w:tcPr>
          <w:p w14:paraId="5A5E771A" w14:textId="2E194A60" w:rsidR="00D509E0" w:rsidRDefault="00D509E0" w:rsidP="00D509E0">
            <w:pPr>
              <w:ind w:left="-35" w:right="-737" w:firstLine="1"/>
            </w:pPr>
            <w:r w:rsidRPr="00087CEC">
              <w:rPr>
                <w:noProof/>
              </w:rPr>
              <w:drawing>
                <wp:inline distT="0" distB="0" distL="0" distR="0" wp14:anchorId="1B471520" wp14:editId="2EA612D6">
                  <wp:extent cx="3251180" cy="655782"/>
                  <wp:effectExtent l="0" t="0" r="635"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7"/>
                          <a:stretch>
                            <a:fillRect/>
                          </a:stretch>
                        </pic:blipFill>
                        <pic:spPr>
                          <a:xfrm>
                            <a:off x="0" y="0"/>
                            <a:ext cx="4162619" cy="839625"/>
                          </a:xfrm>
                          <a:prstGeom prst="rect">
                            <a:avLst/>
                          </a:prstGeom>
                        </pic:spPr>
                      </pic:pic>
                    </a:graphicData>
                  </a:graphic>
                </wp:inline>
              </w:drawing>
            </w:r>
          </w:p>
        </w:tc>
      </w:tr>
    </w:tbl>
    <w:p w14:paraId="5FA17332" w14:textId="757AE19F" w:rsidR="001508F4" w:rsidRPr="00D509E0" w:rsidRDefault="001508F4" w:rsidP="00905C25">
      <w:pPr>
        <w:jc w:val="both"/>
        <w:rPr>
          <w:sz w:val="22"/>
          <w:szCs w:val="22"/>
        </w:rPr>
      </w:pPr>
      <w:r w:rsidRPr="00D509E0">
        <w:rPr>
          <w:b/>
          <w:bCs/>
          <w:sz w:val="22"/>
          <w:szCs w:val="22"/>
        </w:rPr>
        <w:t>Fig. S1</w:t>
      </w:r>
      <w:r w:rsidR="00D509E0" w:rsidRPr="00D509E0">
        <w:rPr>
          <w:b/>
          <w:bCs/>
          <w:sz w:val="22"/>
          <w:szCs w:val="22"/>
        </w:rPr>
        <w:t xml:space="preserve"> Mechanism of all models analysed in this work.</w:t>
      </w:r>
      <w:r w:rsidR="00D509E0" w:rsidRPr="00D509E0">
        <w:rPr>
          <w:sz w:val="22"/>
          <w:szCs w:val="22"/>
        </w:rPr>
        <w:t xml:space="preserve"> The three</w:t>
      </w:r>
      <w:r w:rsidR="000A24CA">
        <w:rPr>
          <w:sz w:val="22"/>
          <w:szCs w:val="22"/>
        </w:rPr>
        <w:t xml:space="preserve"> </w:t>
      </w:r>
      <w:r w:rsidR="00905C25">
        <w:rPr>
          <w:sz w:val="22"/>
          <w:szCs w:val="22"/>
        </w:rPr>
        <w:t xml:space="preserve">standard models SIR, SEIR and SEI3R are each extended with cautionary feedback in two ways: (i) firstly just distinguishing cautioned </w:t>
      </w:r>
      <w:proofErr w:type="spellStart"/>
      <w:r w:rsidR="00905C25">
        <w:rPr>
          <w:sz w:val="22"/>
          <w:szCs w:val="22"/>
        </w:rPr>
        <w:t>susceptibles</w:t>
      </w:r>
      <w:proofErr w:type="spellEnd"/>
      <w:r w:rsidR="00905C25">
        <w:rPr>
          <w:sz w:val="22"/>
          <w:szCs w:val="22"/>
        </w:rPr>
        <w:t xml:space="preserve"> and then (ii) distinguishing also cautioned exposed and/or infected individuals (non-hospitalized ones to be more precise). In each case the reference class employed to gauge the cautionary feedback is the class of most severely affected infected individuals. We assume for simplicity that the transition to caution is independent of exposure in the differentiated models.</w:t>
      </w:r>
    </w:p>
    <w:p w14:paraId="3B419AE8" w14:textId="7D676037" w:rsidR="008A3669" w:rsidRDefault="008A3669">
      <w:pPr>
        <w:rPr>
          <w:sz w:val="56"/>
          <w:szCs w:val="56"/>
        </w:rPr>
      </w:pPr>
      <w:r>
        <w:rPr>
          <w:sz w:val="56"/>
          <w:szCs w:val="56"/>
        </w:rPr>
        <w:lastRenderedPageBreak/>
        <w:t>Fig n</w:t>
      </w:r>
      <w:r w:rsidRPr="008A3669">
        <w:rPr>
          <w:sz w:val="56"/>
          <w:szCs w:val="56"/>
        </w:rPr>
        <w:t>ot yet available</w:t>
      </w:r>
    </w:p>
    <w:p w14:paraId="01E31D96" w14:textId="00F2C3DC" w:rsidR="008A3669" w:rsidRDefault="008A3669">
      <w:pPr>
        <w:rPr>
          <w:sz w:val="56"/>
          <w:szCs w:val="56"/>
        </w:rPr>
      </w:pPr>
    </w:p>
    <w:p w14:paraId="7C508385" w14:textId="37D289C9" w:rsidR="008A3669" w:rsidRDefault="008A3669">
      <w:pPr>
        <w:rPr>
          <w:sz w:val="56"/>
          <w:szCs w:val="56"/>
        </w:rPr>
      </w:pPr>
    </w:p>
    <w:p w14:paraId="22FCB039" w14:textId="53014A21" w:rsidR="008A3669" w:rsidRDefault="008A3669">
      <w:pPr>
        <w:rPr>
          <w:sz w:val="56"/>
          <w:szCs w:val="56"/>
        </w:rPr>
      </w:pPr>
    </w:p>
    <w:p w14:paraId="7385C281" w14:textId="77777777" w:rsidR="008A3669" w:rsidRPr="008A3669" w:rsidRDefault="008A3669">
      <w:pPr>
        <w:rPr>
          <w:sz w:val="56"/>
          <w:szCs w:val="56"/>
        </w:rPr>
      </w:pPr>
    </w:p>
    <w:p w14:paraId="4A57C05D" w14:textId="77777777" w:rsidR="008A3669" w:rsidRDefault="008A3669">
      <w:pPr>
        <w:rPr>
          <w:b/>
          <w:bCs/>
          <w:sz w:val="22"/>
          <w:szCs w:val="22"/>
        </w:rPr>
      </w:pPr>
    </w:p>
    <w:p w14:paraId="6A7E6359" w14:textId="6CEF8155" w:rsidR="00925DE6" w:rsidRPr="00D509E0" w:rsidRDefault="00905C25">
      <w:pPr>
        <w:rPr>
          <w:sz w:val="22"/>
          <w:szCs w:val="22"/>
        </w:rPr>
      </w:pPr>
      <w:r w:rsidRPr="0010500C">
        <w:rPr>
          <w:b/>
          <w:bCs/>
          <w:sz w:val="22"/>
          <w:szCs w:val="22"/>
        </w:rPr>
        <w:t xml:space="preserve">Fig. </w:t>
      </w:r>
      <w:r>
        <w:rPr>
          <w:b/>
          <w:bCs/>
          <w:sz w:val="22"/>
          <w:szCs w:val="22"/>
        </w:rPr>
        <w:t>S2</w:t>
      </w:r>
      <w:r w:rsidRPr="0010500C">
        <w:rPr>
          <w:b/>
          <w:bCs/>
          <w:sz w:val="22"/>
          <w:szCs w:val="22"/>
        </w:rPr>
        <w:t xml:space="preserve"> </w:t>
      </w:r>
      <w:r>
        <w:rPr>
          <w:b/>
          <w:bCs/>
          <w:sz w:val="22"/>
          <w:szCs w:val="22"/>
        </w:rPr>
        <w:t>Piecewise linear fits to all country data for cumulative deaths.</w:t>
      </w:r>
      <w:r w:rsidRPr="0010500C">
        <w:rPr>
          <w:sz w:val="22"/>
          <w:szCs w:val="22"/>
        </w:rPr>
        <w:t xml:space="preserve"> </w:t>
      </w:r>
      <w:r>
        <w:rPr>
          <w:sz w:val="22"/>
          <w:szCs w:val="22"/>
        </w:rPr>
        <w:t>The piecewise linear analysis is extended to include all countries (up to Aug 1) for their cumulative deaths (</w:t>
      </w:r>
      <w:r w:rsidR="000708E9">
        <w:rPr>
          <w:sz w:val="22"/>
          <w:szCs w:val="22"/>
        </w:rPr>
        <w:t>deemed more reliable than the cumulative infections which depend more strongly on testing rates).</w:t>
      </w:r>
      <w:r w:rsidR="00925DE6" w:rsidRPr="00D509E0">
        <w:rPr>
          <w:sz w:val="22"/>
          <w:szCs w:val="22"/>
        </w:rPr>
        <w:br w:type="page"/>
      </w:r>
    </w:p>
    <w:p w14:paraId="25E96D4B" w14:textId="77777777" w:rsidR="00D509E0" w:rsidRDefault="00D509E0"/>
    <w:p w14:paraId="00525861" w14:textId="77777777" w:rsidR="00925DE6" w:rsidRPr="00FB389E" w:rsidRDefault="00925DE6" w:rsidP="00925DE6">
      <w:pPr>
        <w:ind w:left="-567" w:hanging="284"/>
        <w:jc w:val="both"/>
        <w:rPr>
          <w:sz w:val="22"/>
          <w:szCs w:val="22"/>
        </w:rPr>
      </w:pPr>
      <w:r>
        <w:rPr>
          <w:noProof/>
          <w:sz w:val="22"/>
          <w:szCs w:val="22"/>
        </w:rPr>
        <w:drawing>
          <wp:inline distT="0" distB="0" distL="0" distR="0" wp14:anchorId="1E34F950" wp14:editId="714D3FE9">
            <wp:extent cx="6970570" cy="3057158"/>
            <wp:effectExtent l="0" t="0" r="1905" b="3810"/>
            <wp:docPr id="21" name="Picture 21"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A close up of a map&#10;&#10;Description automatically generated"/>
                    <pic:cNvPicPr/>
                  </pic:nvPicPr>
                  <pic:blipFill>
                    <a:blip r:embed="rId28" cstate="print">
                      <a:extLst>
                        <a:ext uri="{28A0092B-C50C-407E-A947-70E740481C1C}">
                          <a14:useLocalDpi xmlns:a14="http://schemas.microsoft.com/office/drawing/2010/main" val="0"/>
                        </a:ext>
                      </a:extLst>
                    </a:blip>
                    <a:stretch>
                      <a:fillRect/>
                    </a:stretch>
                  </pic:blipFill>
                  <pic:spPr>
                    <a:xfrm>
                      <a:off x="0" y="0"/>
                      <a:ext cx="7068878" cy="3100274"/>
                    </a:xfrm>
                    <a:prstGeom prst="rect">
                      <a:avLst/>
                    </a:prstGeom>
                  </pic:spPr>
                </pic:pic>
              </a:graphicData>
            </a:graphic>
          </wp:inline>
        </w:drawing>
      </w:r>
    </w:p>
    <w:p w14:paraId="72153755" w14:textId="77777777" w:rsidR="00925DE6" w:rsidRDefault="00925DE6" w:rsidP="00925DE6"/>
    <w:p w14:paraId="32F8BDA1" w14:textId="77777777" w:rsidR="00925DE6" w:rsidRDefault="00925DE6" w:rsidP="00925DE6"/>
    <w:p w14:paraId="003D0806" w14:textId="5A8FF522" w:rsidR="00211CDF" w:rsidRPr="008E1C44" w:rsidRDefault="00211CDF" w:rsidP="00211CDF">
      <w:pPr>
        <w:ind w:left="-709" w:right="-478"/>
        <w:jc w:val="both"/>
        <w:rPr>
          <w:sz w:val="22"/>
          <w:szCs w:val="22"/>
        </w:rPr>
      </w:pPr>
      <w:r w:rsidRPr="0010500C">
        <w:rPr>
          <w:b/>
          <w:bCs/>
          <w:sz w:val="22"/>
          <w:szCs w:val="22"/>
        </w:rPr>
        <w:t xml:space="preserve">Fig. </w:t>
      </w:r>
      <w:r>
        <w:rPr>
          <w:b/>
          <w:bCs/>
          <w:sz w:val="22"/>
          <w:szCs w:val="22"/>
        </w:rPr>
        <w:t>S</w:t>
      </w:r>
      <w:r w:rsidRPr="0010500C">
        <w:rPr>
          <w:b/>
          <w:bCs/>
          <w:sz w:val="22"/>
          <w:szCs w:val="22"/>
        </w:rPr>
        <w:t>3 Effect of caution feedback for representative variation of the caution parameters</w:t>
      </w:r>
      <w:r w:rsidRPr="0010500C">
        <w:rPr>
          <w:sz w:val="22"/>
          <w:szCs w:val="22"/>
        </w:rPr>
        <w:t>. The t</w:t>
      </w:r>
      <w:r>
        <w:rPr>
          <w:sz w:val="22"/>
          <w:szCs w:val="22"/>
        </w:rPr>
        <w:t>hree</w:t>
      </w:r>
      <w:r w:rsidRPr="0010500C">
        <w:rPr>
          <w:sz w:val="22"/>
          <w:szCs w:val="22"/>
        </w:rPr>
        <w:t xml:space="preserve"> underlying models</w:t>
      </w:r>
      <w:r>
        <w:rPr>
          <w:sz w:val="22"/>
          <w:szCs w:val="22"/>
        </w:rPr>
        <w:t xml:space="preserve"> SIR (left third),</w:t>
      </w:r>
      <w:r w:rsidRPr="0010500C">
        <w:rPr>
          <w:sz w:val="22"/>
          <w:szCs w:val="22"/>
        </w:rPr>
        <w:t xml:space="preserve"> SEIR (</w:t>
      </w:r>
      <w:r>
        <w:rPr>
          <w:sz w:val="22"/>
          <w:szCs w:val="22"/>
        </w:rPr>
        <w:t>middle third</w:t>
      </w:r>
      <w:r w:rsidRPr="0010500C">
        <w:rPr>
          <w:sz w:val="22"/>
          <w:szCs w:val="22"/>
        </w:rPr>
        <w:t xml:space="preserve">) and the more realistic SEI3R (right </w:t>
      </w:r>
      <w:r>
        <w:rPr>
          <w:sz w:val="22"/>
          <w:szCs w:val="22"/>
        </w:rPr>
        <w:t>third</w:t>
      </w:r>
      <w:r w:rsidRPr="0010500C">
        <w:rPr>
          <w:sz w:val="22"/>
          <w:szCs w:val="22"/>
        </w:rPr>
        <w:t>) with distinguished hospitalization and ICU treatment of infect</w:t>
      </w:r>
      <w:r>
        <w:rPr>
          <w:sz w:val="22"/>
          <w:szCs w:val="22"/>
        </w:rPr>
        <w:t>ed</w:t>
      </w:r>
      <w:r w:rsidRPr="0010500C">
        <w:rPr>
          <w:sz w:val="22"/>
          <w:szCs w:val="22"/>
        </w:rPr>
        <w:t xml:space="preserve"> </w:t>
      </w:r>
      <w:r>
        <w:rPr>
          <w:sz w:val="22"/>
          <w:szCs w:val="22"/>
        </w:rPr>
        <w:t xml:space="preserve">individuals </w:t>
      </w:r>
      <w:r w:rsidRPr="0010500C">
        <w:rPr>
          <w:sz w:val="22"/>
          <w:szCs w:val="22"/>
        </w:rPr>
        <w:t>are extended with caution in two ways: (i) (1</w:t>
      </w:r>
      <w:r w:rsidRPr="0010500C">
        <w:rPr>
          <w:sz w:val="22"/>
          <w:szCs w:val="22"/>
          <w:vertAlign w:val="superscript"/>
        </w:rPr>
        <w:t>st</w:t>
      </w:r>
      <w:r w:rsidRPr="0010500C">
        <w:rPr>
          <w:sz w:val="22"/>
          <w:szCs w:val="22"/>
        </w:rPr>
        <w:t xml:space="preserve"> and 3</w:t>
      </w:r>
      <w:r w:rsidRPr="0010500C">
        <w:rPr>
          <w:sz w:val="22"/>
          <w:szCs w:val="22"/>
          <w:vertAlign w:val="superscript"/>
        </w:rPr>
        <w:t>rd</w:t>
      </w:r>
      <w:r w:rsidRPr="0010500C">
        <w:rPr>
          <w:sz w:val="22"/>
          <w:szCs w:val="22"/>
        </w:rPr>
        <w:t xml:space="preserve"> column) only adding cautioned </w:t>
      </w:r>
      <w:proofErr w:type="spellStart"/>
      <w:r w:rsidRPr="0010500C">
        <w:rPr>
          <w:sz w:val="22"/>
          <w:szCs w:val="22"/>
        </w:rPr>
        <w:t>susceptibles</w:t>
      </w:r>
      <w:proofErr w:type="spellEnd"/>
      <w:r w:rsidRPr="0010500C">
        <w:rPr>
          <w:sz w:val="22"/>
          <w:szCs w:val="22"/>
        </w:rPr>
        <w:t xml:space="preserve"> as in fig. 2</w:t>
      </w:r>
      <w:r>
        <w:rPr>
          <w:sz w:val="22"/>
          <w:szCs w:val="22"/>
        </w:rPr>
        <w:t>, and</w:t>
      </w:r>
      <w:r w:rsidRPr="0010500C">
        <w:rPr>
          <w:sz w:val="22"/>
          <w:szCs w:val="22"/>
        </w:rPr>
        <w:t xml:space="preserve"> (ii) (columns 2 and 4</w:t>
      </w:r>
      <w:r>
        <w:rPr>
          <w:sz w:val="22"/>
          <w:szCs w:val="22"/>
        </w:rPr>
        <w:t xml:space="preserve">) </w:t>
      </w:r>
      <w:r w:rsidRPr="0010500C">
        <w:rPr>
          <w:sz w:val="22"/>
          <w:szCs w:val="22"/>
        </w:rPr>
        <w:t xml:space="preserve">adding cautioned </w:t>
      </w:r>
      <w:proofErr w:type="spellStart"/>
      <w:r>
        <w:rPr>
          <w:sz w:val="22"/>
          <w:szCs w:val="22"/>
        </w:rPr>
        <w:t>susceptibles</w:t>
      </w:r>
      <w:proofErr w:type="spellEnd"/>
      <w:r>
        <w:rPr>
          <w:sz w:val="22"/>
          <w:szCs w:val="22"/>
        </w:rPr>
        <w:t xml:space="preserve">, exposed and infected </w:t>
      </w:r>
      <w:r w:rsidRPr="0010500C">
        <w:rPr>
          <w:sz w:val="22"/>
          <w:szCs w:val="22"/>
        </w:rPr>
        <w:t>S,E,I  for all non-hospitalized classes,</w:t>
      </w:r>
      <w:r>
        <w:rPr>
          <w:sz w:val="22"/>
          <w:szCs w:val="22"/>
        </w:rPr>
        <w:t xml:space="preserve"> (</w:t>
      </w:r>
      <w:r w:rsidRPr="0010500C">
        <w:rPr>
          <w:sz w:val="22"/>
          <w:szCs w:val="22"/>
        </w:rPr>
        <w:t xml:space="preserve">assuming hospitalized cases are always cautioned). </w:t>
      </w:r>
      <w:r>
        <w:rPr>
          <w:sz w:val="22"/>
          <w:szCs w:val="22"/>
        </w:rPr>
        <w:t>The three rows show the variations of the response with each of the three caution parameters (c0,c1,c2) about reference values (0.2,21,0.3) corresponding to (infectivity reduction factor, caution retention time in days, and sensitivity to ICU occupation fraction or equivalently to death rate, more precisely the f</w:t>
      </w:r>
      <w:r w:rsidRPr="00C35EF1">
        <w:rPr>
          <w:sz w:val="22"/>
          <w:szCs w:val="22"/>
        </w:rPr>
        <w:t>raction of ICUs occupied leading to transition to caution @ 1/day</w:t>
      </w:r>
      <w:r>
        <w:rPr>
          <w:sz w:val="22"/>
          <w:szCs w:val="22"/>
        </w:rPr>
        <w:t>). The ICU fraction relative to population is a known country dependent parameter, set to a typical western value of 0.002 in this case. The vertical axis in all plots is the daily confirmed cases as a fraction of the population (allowing application to different regions or nations).</w:t>
      </w:r>
    </w:p>
    <w:p w14:paraId="1E8683DD" w14:textId="297D872F" w:rsidR="001508F4" w:rsidRDefault="001508F4" w:rsidP="00D5526F"/>
    <w:p w14:paraId="4FB7DE01" w14:textId="77777777" w:rsidR="001508F4" w:rsidRDefault="001508F4" w:rsidP="00D5526F"/>
    <w:p w14:paraId="16EB9C07" w14:textId="77777777" w:rsidR="00D5526F" w:rsidRDefault="00D5526F"/>
    <w:p w14:paraId="094EF5FC" w14:textId="77777777" w:rsidR="001508F4" w:rsidRDefault="001508F4">
      <w:pPr>
        <w:rPr>
          <w:b/>
          <w:bCs/>
        </w:rPr>
      </w:pPr>
      <w:r>
        <w:rPr>
          <w:b/>
          <w:bCs/>
        </w:rPr>
        <w:br w:type="page"/>
      </w:r>
    </w:p>
    <w:p w14:paraId="3029C072" w14:textId="1F61E305" w:rsidR="00AE2502" w:rsidRPr="00D5526F" w:rsidRDefault="00D5526F">
      <w:pPr>
        <w:rPr>
          <w:b/>
          <w:bCs/>
        </w:rPr>
      </w:pPr>
      <w:r w:rsidRPr="00D5526F">
        <w:rPr>
          <w:b/>
          <w:bCs/>
        </w:rPr>
        <w:lastRenderedPageBreak/>
        <w:t>References</w:t>
      </w:r>
    </w:p>
    <w:p w14:paraId="4DDE929A" w14:textId="77777777" w:rsidR="00D5526F" w:rsidRDefault="00D5526F"/>
    <w:p w14:paraId="20A4CC6B" w14:textId="77777777" w:rsidR="00B776D8" w:rsidRPr="00B776D8" w:rsidRDefault="0011114A" w:rsidP="00B776D8">
      <w:pPr>
        <w:pStyle w:val="EndNoteBibliography"/>
        <w:rPr>
          <w:noProof/>
        </w:rPr>
      </w:pPr>
      <w:r>
        <w:fldChar w:fldCharType="begin"/>
      </w:r>
      <w:r>
        <w:instrText xml:space="preserve"> ADDIN EN.REFLIST </w:instrText>
      </w:r>
      <w:r>
        <w:fldChar w:fldCharType="separate"/>
      </w:r>
      <w:r w:rsidR="00B776D8" w:rsidRPr="00B776D8">
        <w:rPr>
          <w:noProof/>
        </w:rPr>
        <w:t>1.</w:t>
      </w:r>
      <w:r w:rsidR="00B776D8" w:rsidRPr="00B776D8">
        <w:rPr>
          <w:noProof/>
        </w:rPr>
        <w:tab/>
        <w:t>Kermack, W.O., McKendrick, A.G., Walker, G.T.: A contribution to the mathematical theory of epidemics. Proceedings of the Royal Society of London. Series A, Containing Papers of a Mathematical and Physical Character 115, 700-721 (1927) doi:10.1098/rspa.1927.0118</w:t>
      </w:r>
    </w:p>
    <w:p w14:paraId="3C5DD2DF" w14:textId="77777777" w:rsidR="00B776D8" w:rsidRPr="00B776D8" w:rsidRDefault="00B776D8" w:rsidP="00B776D8">
      <w:pPr>
        <w:pStyle w:val="EndNoteBibliography"/>
        <w:rPr>
          <w:noProof/>
        </w:rPr>
      </w:pPr>
      <w:r w:rsidRPr="00B776D8">
        <w:rPr>
          <w:noProof/>
        </w:rPr>
        <w:t>2.</w:t>
      </w:r>
      <w:r w:rsidRPr="00B776D8">
        <w:rPr>
          <w:noProof/>
        </w:rPr>
        <w:tab/>
        <w:t>R.M., A., B., A., R.M., M.: Infectious Diseases of Humans: Dynamics and Control. Oxford University Press, Oxford, UK (1992) 9780198540403</w:t>
      </w:r>
    </w:p>
    <w:p w14:paraId="401EC42E" w14:textId="77777777" w:rsidR="00B776D8" w:rsidRPr="00B776D8" w:rsidRDefault="00B776D8" w:rsidP="00B776D8">
      <w:pPr>
        <w:pStyle w:val="EndNoteBibliography"/>
        <w:rPr>
          <w:noProof/>
        </w:rPr>
      </w:pPr>
      <w:r w:rsidRPr="00B776D8">
        <w:rPr>
          <w:noProof/>
        </w:rPr>
        <w:t>3.</w:t>
      </w:r>
      <w:r w:rsidRPr="00B776D8">
        <w:rPr>
          <w:noProof/>
        </w:rPr>
        <w:tab/>
        <w:t>Anderson, R., May, R.: Directly transmitted infections diseases: control by vaccination. Science 215, 1053-1060 (1982) 10.1126/science.7063839</w:t>
      </w:r>
    </w:p>
    <w:p w14:paraId="27D719FF" w14:textId="77777777" w:rsidR="00B776D8" w:rsidRPr="00B776D8" w:rsidRDefault="00B776D8" w:rsidP="00B776D8">
      <w:pPr>
        <w:pStyle w:val="EndNoteBibliography"/>
        <w:rPr>
          <w:noProof/>
        </w:rPr>
      </w:pPr>
      <w:r w:rsidRPr="00B776D8">
        <w:rPr>
          <w:noProof/>
        </w:rPr>
        <w:t>4.</w:t>
      </w:r>
      <w:r w:rsidRPr="00B776D8">
        <w:rPr>
          <w:noProof/>
        </w:rPr>
        <w:tab/>
        <w:t>Hethcote, H.W.: The Mathematics of Infectious Diseases. SIAM Rev. 42, 599–653 (2000) 10.1137/s0036144500371907</w:t>
      </w:r>
    </w:p>
    <w:p w14:paraId="44922EAE" w14:textId="1498C53F" w:rsidR="00B776D8" w:rsidRPr="00B776D8" w:rsidRDefault="00B776D8" w:rsidP="00B776D8">
      <w:pPr>
        <w:pStyle w:val="EndNoteBibliography"/>
        <w:rPr>
          <w:noProof/>
        </w:rPr>
      </w:pPr>
      <w:r w:rsidRPr="00B776D8">
        <w:rPr>
          <w:noProof/>
        </w:rPr>
        <w:t>5.</w:t>
      </w:r>
      <w:r w:rsidRPr="00B776D8">
        <w:rPr>
          <w:noProof/>
        </w:rPr>
        <w:tab/>
        <w:t xml:space="preserve">Wu, Z., McGoogan, J.M.: Characteristics of and Important Lessons from the Coronavirus Disease 2019 (COVID-19) Outbreak in China: Summary of a Report of 72 314 Cases from the Chinese Center for Disease Control and Prevention. . JAMA 323, 1239–1242 (2020) </w:t>
      </w:r>
      <w:hyperlink r:id="rId29" w:history="1">
        <w:r w:rsidRPr="00B776D8">
          <w:rPr>
            <w:rStyle w:val="Hyperlink"/>
            <w:noProof/>
          </w:rPr>
          <w:t>https://doi.org/10.1001/jama.2020.2648</w:t>
        </w:r>
      </w:hyperlink>
    </w:p>
    <w:p w14:paraId="759A3CFD" w14:textId="1BCF373A" w:rsidR="00B776D8" w:rsidRPr="00B776D8" w:rsidRDefault="00B776D8" w:rsidP="00B776D8">
      <w:pPr>
        <w:pStyle w:val="EndNoteBibliography"/>
        <w:rPr>
          <w:noProof/>
        </w:rPr>
      </w:pPr>
      <w:r w:rsidRPr="00B776D8">
        <w:rPr>
          <w:noProof/>
        </w:rPr>
        <w:t>6.</w:t>
      </w:r>
      <w:r w:rsidRPr="00B776D8">
        <w:rPr>
          <w:noProof/>
        </w:rPr>
        <w:tab/>
        <w:t xml:space="preserve">Lin, Q., Zhao, S., Gao, D., Lou, Y., Yang, S., Musa, S.S., Wang, M.H., Cai, Y., Wang, W., Yang, L., He, D.: A conceptual model for the coronavirus disease 2019 (COVID-19) outbreak in Wuhan, China with individual reaction and governmental action. Int. J. Infect. Dis. 93, 211-216 (2020) </w:t>
      </w:r>
      <w:hyperlink r:id="rId30" w:history="1">
        <w:r w:rsidRPr="00B776D8">
          <w:rPr>
            <w:rStyle w:val="Hyperlink"/>
            <w:noProof/>
          </w:rPr>
          <w:t>https://doi.org/10.1016/j.ijid.2020.02.058</w:t>
        </w:r>
      </w:hyperlink>
    </w:p>
    <w:p w14:paraId="3EF69831" w14:textId="378DB0CF" w:rsidR="00B776D8" w:rsidRPr="00B776D8" w:rsidRDefault="00B776D8" w:rsidP="00B776D8">
      <w:pPr>
        <w:pStyle w:val="EndNoteBibliography"/>
        <w:rPr>
          <w:noProof/>
        </w:rPr>
      </w:pPr>
      <w:r w:rsidRPr="00B776D8">
        <w:rPr>
          <w:noProof/>
        </w:rPr>
        <w:t>7.</w:t>
      </w:r>
      <w:r w:rsidRPr="00B776D8">
        <w:rPr>
          <w:noProof/>
        </w:rPr>
        <w:tab/>
        <w:t xml:space="preserve">Giordano, G., Blanchini, F., Bruno, R., Colaneri, P., Di Filippo, A., Di Matteo, A., Colaneri, M.: Modelling the COVID-19 epidemic and implementation of population-wide interventions in Italy. Nature Medicine (2020) </w:t>
      </w:r>
      <w:hyperlink r:id="rId31" w:history="1">
        <w:r w:rsidRPr="00B776D8">
          <w:rPr>
            <w:rStyle w:val="Hyperlink"/>
            <w:noProof/>
          </w:rPr>
          <w:t>https://doi.org/10.1038/s41591-020-0883-7</w:t>
        </w:r>
      </w:hyperlink>
    </w:p>
    <w:p w14:paraId="211DFFFE" w14:textId="77777777" w:rsidR="00B776D8" w:rsidRPr="00B776D8" w:rsidRDefault="00B776D8" w:rsidP="00B776D8">
      <w:pPr>
        <w:pStyle w:val="EndNoteBibliography"/>
        <w:rPr>
          <w:noProof/>
        </w:rPr>
      </w:pPr>
      <w:r w:rsidRPr="00B776D8">
        <w:rPr>
          <w:noProof/>
        </w:rPr>
        <w:t>8.</w:t>
      </w:r>
      <w:r w:rsidRPr="00B776D8">
        <w:rPr>
          <w:noProof/>
        </w:rPr>
        <w:tab/>
        <w:t>Gumel, A.B., Ruan, S., Day, T., Watmough, J., Brauer, F., van den Driessche, P., Gabrielson, D., Bowman, C., Alexander, M.E., Ardal, S., Wu, J., Sahai, B.M.: Modelling strategies for controlling SARS outbreaks. Proc Biol Sci 271, 2223-2232 (2004) 10.1098/rspb.2004.2800</w:t>
      </w:r>
    </w:p>
    <w:p w14:paraId="6C654508" w14:textId="77777777" w:rsidR="00B776D8" w:rsidRPr="00B776D8" w:rsidRDefault="00B776D8" w:rsidP="00B776D8">
      <w:pPr>
        <w:pStyle w:val="EndNoteBibliography"/>
        <w:rPr>
          <w:noProof/>
        </w:rPr>
      </w:pPr>
      <w:r w:rsidRPr="00B776D8">
        <w:rPr>
          <w:noProof/>
        </w:rPr>
        <w:t>9.</w:t>
      </w:r>
      <w:r w:rsidRPr="00B776D8">
        <w:rPr>
          <w:noProof/>
        </w:rPr>
        <w:tab/>
        <w:t xml:space="preserve">Klepac, P., Kucharski, A.J., Conlan, A.J., Kissler, S., Tang, M., Fry, H., Gog, J.R.: Contacts in context: large-scale setting-specific social mixing matrices from the BBC Pandemic project. medRxiv (2020) </w:t>
      </w:r>
    </w:p>
    <w:p w14:paraId="2FF95176" w14:textId="77777777" w:rsidR="00B776D8" w:rsidRPr="00B776D8" w:rsidRDefault="00B776D8" w:rsidP="00B776D8">
      <w:pPr>
        <w:pStyle w:val="EndNoteBibliography"/>
        <w:rPr>
          <w:noProof/>
        </w:rPr>
      </w:pPr>
      <w:r w:rsidRPr="00B776D8">
        <w:rPr>
          <w:noProof/>
        </w:rPr>
        <w:t>10.</w:t>
      </w:r>
      <w:r w:rsidRPr="00B776D8">
        <w:rPr>
          <w:noProof/>
        </w:rPr>
        <w:tab/>
        <w:t>Prem, K., Liu, Y., Russell, T.W., Kucharski, A.J., Eggo, R.M., Davies, N., Flasche, S., Clifford, S., Pearson, C.A.B., Munday, J.D., Abbott, S., Gibbs, H., Rosello, A., Quilty, B.J., Jombart, T., Sun, F., Diamond, C., Gimma, A., van Zandvoort, K., Funk, S., Jarvis, C.I., Edmunds, W.J., Bosse, N.I., Hellewell, J., Jit, M., Klepac, P.: The effect of control strategies to reduce social mixing on outcomes of the COVID-19 epidemic in Wuhan, China: a modelling study. The Lancet Public Health 5, e261-e270 (2020) 10.1016/S2468-2667(20)30073-6</w:t>
      </w:r>
    </w:p>
    <w:p w14:paraId="754FE5D9" w14:textId="4643B8E9" w:rsidR="00B776D8" w:rsidRPr="00B776D8" w:rsidRDefault="00B776D8" w:rsidP="00B776D8">
      <w:pPr>
        <w:pStyle w:val="EndNoteBibliography"/>
        <w:rPr>
          <w:noProof/>
        </w:rPr>
      </w:pPr>
      <w:r w:rsidRPr="00B776D8">
        <w:rPr>
          <w:noProof/>
        </w:rPr>
        <w:t>11.</w:t>
      </w:r>
      <w:r w:rsidRPr="00B776D8">
        <w:rPr>
          <w:noProof/>
        </w:rPr>
        <w:tab/>
        <w:t xml:space="preserve">Hellewell, J., Abbott, S., Gimma, A., Bosse, N.I., Jarvis, C.I., Russell, T.W., Munday, J.D., Kucharski, A.J., Edmunds, W.J., Sun, F., Flasche, S., Quilty, B.J., Davies, N., Liu, Y., Clifford, S., Klepac, P., Jit, M., Diamond, C., Gibbs, H., van Zandvoort, K., Funk, S., Eggo, R.M.: Feasibility of controlling COVID-19 outbreaks by isolation of cases and contacts. The Lancet Global Health 8, e488-e496 (2020) </w:t>
      </w:r>
      <w:hyperlink r:id="rId32" w:history="1">
        <w:r w:rsidRPr="00B776D8">
          <w:rPr>
            <w:rStyle w:val="Hyperlink"/>
            <w:noProof/>
          </w:rPr>
          <w:t>https://doi.org/10.1016/S2214-109X(20)30074-7</w:t>
        </w:r>
      </w:hyperlink>
    </w:p>
    <w:p w14:paraId="54F6EE25" w14:textId="77777777" w:rsidR="00B776D8" w:rsidRPr="00B776D8" w:rsidRDefault="00B776D8" w:rsidP="00B776D8">
      <w:pPr>
        <w:pStyle w:val="EndNoteBibliography"/>
        <w:rPr>
          <w:noProof/>
        </w:rPr>
      </w:pPr>
      <w:r w:rsidRPr="00B776D8">
        <w:rPr>
          <w:noProof/>
        </w:rPr>
        <w:t>12.</w:t>
      </w:r>
      <w:r w:rsidRPr="00B776D8">
        <w:rPr>
          <w:noProof/>
        </w:rPr>
        <w:tab/>
        <w:t>Kucharski, A.J., Russell, T.W., Diamond, C., Liu, Y., Edmunds, J., Funk, S., Eggo, R.M., Sun, F., Jit, M., Munday, J.D., Davies, N., Gimma, A., van Zandvoort, K., Gibbs, H., Hellewell, J., Jarvis, C.I., Clifford, S., Quilty, B.J., Bosse, N.I., Abbott, S., Klepac, P., Flasche, S.: Early dynamics of transmission and control of COVID-19: a mathematical modelling study. The Lancet Infectious Diseases 20, 553-558 (2020) 10.1016/S1473-3099(20)30144-4</w:t>
      </w:r>
    </w:p>
    <w:p w14:paraId="227A5270" w14:textId="77777777" w:rsidR="00B776D8" w:rsidRPr="00B776D8" w:rsidRDefault="00B776D8" w:rsidP="00B776D8">
      <w:pPr>
        <w:pStyle w:val="EndNoteBibliography"/>
        <w:rPr>
          <w:noProof/>
        </w:rPr>
      </w:pPr>
      <w:r w:rsidRPr="00B776D8">
        <w:rPr>
          <w:noProof/>
        </w:rPr>
        <w:lastRenderedPageBreak/>
        <w:t>13.</w:t>
      </w:r>
      <w:r w:rsidRPr="00B776D8">
        <w:rPr>
          <w:noProof/>
        </w:rPr>
        <w:tab/>
        <w:t>Angulo, J., Yu, H.-L., Langousis, A., Kolovos, A., Wang, J., Madrid, A.E., Christakos, G.: Spatiotemporal Infectious Disease Modeling: A BME-SIR Approach. PLOS ONE 8, e72168 (2013) 10.1371/journal.pone.0072168</w:t>
      </w:r>
    </w:p>
    <w:p w14:paraId="39628AFA" w14:textId="77777777" w:rsidR="00B776D8" w:rsidRPr="00B776D8" w:rsidRDefault="00B776D8" w:rsidP="00B776D8">
      <w:pPr>
        <w:pStyle w:val="EndNoteBibliography"/>
        <w:rPr>
          <w:noProof/>
        </w:rPr>
      </w:pPr>
      <w:r w:rsidRPr="00B776D8">
        <w:rPr>
          <w:noProof/>
        </w:rPr>
        <w:t>14.</w:t>
      </w:r>
      <w:r w:rsidRPr="00B776D8">
        <w:rPr>
          <w:noProof/>
        </w:rPr>
        <w:tab/>
        <w:t>Keeling, M.J.: The effects of local spatial structure on epidemiological invasions. Proc Biol Sci 266, 859-867 (1999) 10.1098/rspb.1999.0716</w:t>
      </w:r>
    </w:p>
    <w:p w14:paraId="38E98AEE" w14:textId="77777777" w:rsidR="00B776D8" w:rsidRPr="00B776D8" w:rsidRDefault="00B776D8" w:rsidP="00B776D8">
      <w:pPr>
        <w:pStyle w:val="EndNoteBibliography"/>
        <w:rPr>
          <w:noProof/>
        </w:rPr>
      </w:pPr>
      <w:r w:rsidRPr="00B776D8">
        <w:rPr>
          <w:noProof/>
        </w:rPr>
        <w:t>15.</w:t>
      </w:r>
      <w:r w:rsidRPr="00B776D8">
        <w:rPr>
          <w:noProof/>
        </w:rPr>
        <w:tab/>
        <w:t>Danon, L., Brooks-Pollock, E., Bailey, M., Keeling, M.J.: A spatial model of CoVID-19 transmission in England and Wales: early spread and peak timing. medRxiv 2020.2002.2012.20022566 (2020) 10.1101/2020.02.12.20022566</w:t>
      </w:r>
    </w:p>
    <w:p w14:paraId="7228D57A" w14:textId="77777777" w:rsidR="00B776D8" w:rsidRPr="00B776D8" w:rsidRDefault="00B776D8" w:rsidP="00B776D8">
      <w:pPr>
        <w:pStyle w:val="EndNoteBibliography"/>
        <w:rPr>
          <w:noProof/>
        </w:rPr>
      </w:pPr>
      <w:r w:rsidRPr="00B776D8">
        <w:rPr>
          <w:noProof/>
        </w:rPr>
        <w:t>16.</w:t>
      </w:r>
      <w:r w:rsidRPr="00B776D8">
        <w:rPr>
          <w:noProof/>
        </w:rPr>
        <w:tab/>
        <w:t xml:space="preserve">Ziff, A.L., Ziff, R.M.: Fractal kinetics of COVID-19 pandemic. medRxiv (2020) </w:t>
      </w:r>
    </w:p>
    <w:p w14:paraId="49568FD7" w14:textId="77777777" w:rsidR="00B776D8" w:rsidRPr="00B776D8" w:rsidRDefault="00B776D8" w:rsidP="00B776D8">
      <w:pPr>
        <w:pStyle w:val="EndNoteBibliography"/>
        <w:rPr>
          <w:noProof/>
        </w:rPr>
      </w:pPr>
      <w:r w:rsidRPr="00B776D8">
        <w:rPr>
          <w:noProof/>
        </w:rPr>
        <w:t>17.</w:t>
      </w:r>
      <w:r w:rsidRPr="00B776D8">
        <w:rPr>
          <w:noProof/>
        </w:rPr>
        <w:tab/>
        <w:t>Simoes, J.M.: Spatial Epidemic Modelling in Social Networks. AIP Conference Proceedings 776, 287-297 (2005) 10.1063/1.1985395</w:t>
      </w:r>
    </w:p>
    <w:p w14:paraId="7111D8D0" w14:textId="77777777" w:rsidR="00B776D8" w:rsidRPr="00B776D8" w:rsidRDefault="00B776D8" w:rsidP="00B776D8">
      <w:pPr>
        <w:pStyle w:val="EndNoteBibliography"/>
        <w:rPr>
          <w:noProof/>
        </w:rPr>
      </w:pPr>
      <w:r w:rsidRPr="00B776D8">
        <w:rPr>
          <w:noProof/>
        </w:rPr>
        <w:t>18.</w:t>
      </w:r>
      <w:r w:rsidRPr="00B776D8">
        <w:rPr>
          <w:noProof/>
        </w:rPr>
        <w:tab/>
        <w:t>Manchein, C., Brugnago, E.L., da Silva, R.M., Mendes, C.F.O., Beims, M.W.: Strong correlations between power-law growth of COVID-19 in four continents and the inefficiency of soft quarantine strategies. Chaos: An Interdisciplinary Journal of Nonlinear Science 30, 041102 (2020) 10.1063/5.0009454</w:t>
      </w:r>
    </w:p>
    <w:p w14:paraId="208610D2" w14:textId="77777777" w:rsidR="00B776D8" w:rsidRPr="00B776D8" w:rsidRDefault="00B776D8" w:rsidP="00B776D8">
      <w:pPr>
        <w:pStyle w:val="EndNoteBibliography"/>
        <w:rPr>
          <w:noProof/>
        </w:rPr>
      </w:pPr>
      <w:r w:rsidRPr="00B776D8">
        <w:rPr>
          <w:noProof/>
        </w:rPr>
        <w:t>19.</w:t>
      </w:r>
      <w:r w:rsidRPr="00B776D8">
        <w:rPr>
          <w:noProof/>
        </w:rPr>
        <w:tab/>
        <w:t>Hunter, E., Mac Namee, B., Kelleher, J.D.: A Taxonomy for Agent-Based Models in Human Infectious Disease Epidemiology. Journal of Artificial Societies and Social Simulation 20, 2 (2017) 10.18564/jasss.3414</w:t>
      </w:r>
    </w:p>
    <w:p w14:paraId="6340C264" w14:textId="77777777" w:rsidR="00B776D8" w:rsidRPr="00B776D8" w:rsidRDefault="00B776D8" w:rsidP="00B776D8">
      <w:pPr>
        <w:pStyle w:val="EndNoteBibliography"/>
        <w:rPr>
          <w:noProof/>
        </w:rPr>
      </w:pPr>
      <w:r w:rsidRPr="00B776D8">
        <w:rPr>
          <w:noProof/>
        </w:rPr>
        <w:t>20.</w:t>
      </w:r>
      <w:r w:rsidRPr="00B776D8">
        <w:rPr>
          <w:noProof/>
        </w:rPr>
        <w:tab/>
        <w:t>Chinazzi, M., Davis, J.T., Ajelli, M., Gioannini, C., Litvinova, M., Merler, S., Pastore y Piontti, A., Mu, K., Rossi, L., Sun, K., Viboud, C., Xiong, X., Yu, H., Halloran, M.E., Longini, I.M., Vespignani, A.: The effect of travel restrictions on the spread of the 2019 novel coronavirus (COVID-19) outbreak. Science 368, 395 (2020) 10.1126/science.aba9757</w:t>
      </w:r>
    </w:p>
    <w:p w14:paraId="124564F1" w14:textId="77777777" w:rsidR="00B776D8" w:rsidRPr="00B776D8" w:rsidRDefault="00B776D8" w:rsidP="00B776D8">
      <w:pPr>
        <w:pStyle w:val="EndNoteBibliography"/>
        <w:rPr>
          <w:noProof/>
        </w:rPr>
      </w:pPr>
      <w:r w:rsidRPr="00B776D8">
        <w:rPr>
          <w:noProof/>
        </w:rPr>
        <w:t>21.</w:t>
      </w:r>
      <w:r w:rsidRPr="00B776D8">
        <w:rPr>
          <w:noProof/>
        </w:rPr>
        <w:tab/>
        <w:t>Wang, C.J., Ng, C.Y., Brook, R.H.: Response to COVID-19 in Taiwan: Big Data Analytics, New Technology, and Proactive Testing. JAMA 323, 1341-1342 (2020) 10.1001/jama.2020.3151</w:t>
      </w:r>
    </w:p>
    <w:p w14:paraId="60ECC36D" w14:textId="4BF172B8" w:rsidR="00B776D8" w:rsidRPr="00B776D8" w:rsidRDefault="00B776D8" w:rsidP="00B776D8">
      <w:pPr>
        <w:pStyle w:val="EndNoteBibliography"/>
        <w:rPr>
          <w:noProof/>
        </w:rPr>
      </w:pPr>
      <w:r w:rsidRPr="00B776D8">
        <w:rPr>
          <w:noProof/>
        </w:rPr>
        <w:t>22.</w:t>
      </w:r>
      <w:r w:rsidRPr="00B776D8">
        <w:rPr>
          <w:noProof/>
        </w:rPr>
        <w:tab/>
        <w:t xml:space="preserve">Zhou, C., Su, F., Pei, T., Zhang, A., Du, Y., Luo, B., Cao, Z., Wang, J., Yuan, W., Zhu, Y., Song, C., Chen, J., Xu, J., Li, F., Ma, T., Jiang, L., Yan, F., Yi, J., Hu, Y., Liao, Y., Xiao, H.: COVID-19: Challenges to GIS with Big Data. Geography and Sustainability 1, 77-87 (2020) </w:t>
      </w:r>
      <w:hyperlink r:id="rId33" w:history="1">
        <w:r w:rsidRPr="00B776D8">
          <w:rPr>
            <w:rStyle w:val="Hyperlink"/>
            <w:noProof/>
          </w:rPr>
          <w:t>https://doi.org/10.1016/j.geosus.2020.03.005</w:t>
        </w:r>
      </w:hyperlink>
    </w:p>
    <w:p w14:paraId="714A1B19" w14:textId="730A0FF3" w:rsidR="00B776D8" w:rsidRPr="00B776D8" w:rsidRDefault="00B776D8" w:rsidP="00B776D8">
      <w:pPr>
        <w:pStyle w:val="EndNoteBibliography"/>
        <w:rPr>
          <w:noProof/>
        </w:rPr>
      </w:pPr>
      <w:r w:rsidRPr="00B776D8">
        <w:rPr>
          <w:noProof/>
        </w:rPr>
        <w:t>23.</w:t>
      </w:r>
      <w:r w:rsidRPr="00B776D8">
        <w:rPr>
          <w:noProof/>
        </w:rPr>
        <w:tab/>
        <w:t xml:space="preserve">Bruinen de Bruin, Y., Lequarre, A.-S., McCourt, J., Clevestig, P., Pigazzani, F., Zare Jeddi, M., Colosio, C., Goulart, M.: Initial impacts of global risk mitigation measures taken during the combatting of the COVID-19 pandemic. Safety Science 128, 104773 (2020) </w:t>
      </w:r>
      <w:hyperlink r:id="rId34" w:history="1">
        <w:r w:rsidRPr="00B776D8">
          <w:rPr>
            <w:rStyle w:val="Hyperlink"/>
            <w:noProof/>
          </w:rPr>
          <w:t>https://doi.org/10.1016/j.ssci.2020.104773</w:t>
        </w:r>
      </w:hyperlink>
    </w:p>
    <w:p w14:paraId="1FA6FCBB" w14:textId="4D5315A4" w:rsidR="00B776D8" w:rsidRPr="00B776D8" w:rsidRDefault="00B776D8" w:rsidP="00B776D8">
      <w:pPr>
        <w:pStyle w:val="EndNoteBibliography"/>
        <w:rPr>
          <w:noProof/>
        </w:rPr>
      </w:pPr>
      <w:r w:rsidRPr="00B776D8">
        <w:rPr>
          <w:noProof/>
        </w:rPr>
        <w:t>24.</w:t>
      </w:r>
      <w:r w:rsidRPr="00B776D8">
        <w:rPr>
          <w:noProof/>
        </w:rPr>
        <w:tab/>
        <w:t xml:space="preserve">Lourenco, J., Paton, R., Ghafari, M., Kraemer, M., Thompson, C., Simmonds, P., Klenerman, P., Gupta, S.: Fundamental principles of epidemic spread highlight the immediate need for large-scale serological surveys to assess the stage of the SARS-CoV-2 epidemic. medRxiv (2020) </w:t>
      </w:r>
      <w:hyperlink r:id="rId35" w:history="1">
        <w:r w:rsidRPr="00B776D8">
          <w:rPr>
            <w:rStyle w:val="Hyperlink"/>
            <w:noProof/>
          </w:rPr>
          <w:t>https://doi.org/10.1101/2020.03.24.20042291</w:t>
        </w:r>
      </w:hyperlink>
    </w:p>
    <w:p w14:paraId="22371F49" w14:textId="77777777" w:rsidR="00B776D8" w:rsidRPr="00B776D8" w:rsidRDefault="00B776D8" w:rsidP="00B776D8">
      <w:pPr>
        <w:pStyle w:val="EndNoteBibliography"/>
        <w:rPr>
          <w:noProof/>
        </w:rPr>
      </w:pPr>
      <w:r w:rsidRPr="00B776D8">
        <w:rPr>
          <w:noProof/>
        </w:rPr>
        <w:t>25.</w:t>
      </w:r>
      <w:r w:rsidRPr="00B776D8">
        <w:rPr>
          <w:noProof/>
        </w:rPr>
        <w:tab/>
        <w:t>Yin, J., Redovich, J.: Kinetic Modeling of Virus Growth in Cells. Microbiology and Molecular Biology Reviews 82, e00066-00017 (2018) 10.1128/MMBR.00066-17</w:t>
      </w:r>
    </w:p>
    <w:p w14:paraId="282513C8" w14:textId="77777777" w:rsidR="00B776D8" w:rsidRPr="00B776D8" w:rsidRDefault="00B776D8" w:rsidP="00B776D8">
      <w:pPr>
        <w:pStyle w:val="EndNoteBibliography"/>
        <w:rPr>
          <w:noProof/>
        </w:rPr>
      </w:pPr>
      <w:r w:rsidRPr="00B776D8">
        <w:rPr>
          <w:noProof/>
        </w:rPr>
        <w:t>26.</w:t>
      </w:r>
      <w:r w:rsidRPr="00B776D8">
        <w:rPr>
          <w:noProof/>
        </w:rPr>
        <w:tab/>
        <w:t>Biebricher, C.K., Eigen, M., Gardiner, W.C.: Kinetics of ribonucleic acid replication. Biochemistry 22, 2544-2559 (1983) 10.1021/bi00279a036</w:t>
      </w:r>
    </w:p>
    <w:p w14:paraId="4339DB19" w14:textId="29428B56" w:rsidR="00B776D8" w:rsidRPr="00B776D8" w:rsidRDefault="00B776D8" w:rsidP="00B776D8">
      <w:pPr>
        <w:pStyle w:val="EndNoteBibliography"/>
        <w:rPr>
          <w:noProof/>
        </w:rPr>
      </w:pPr>
      <w:r w:rsidRPr="00B776D8">
        <w:rPr>
          <w:noProof/>
        </w:rPr>
        <w:t>27.</w:t>
      </w:r>
      <w:r w:rsidRPr="00B776D8">
        <w:rPr>
          <w:noProof/>
        </w:rPr>
        <w:tab/>
        <w:t xml:space="preserve">Richard Eiser, J., Bostrom, A., Burton, I., Johnston, D.M., McClure, J., Paton, D., van der Pligt, J., White, M.P.: Risk interpretation and action: A conceptual framework for responses to natural hazards. International Journal of Disaster Risk Reduction 1, 5-16 (2012) </w:t>
      </w:r>
      <w:hyperlink r:id="rId36" w:history="1">
        <w:r w:rsidRPr="00B776D8">
          <w:rPr>
            <w:rStyle w:val="Hyperlink"/>
            <w:noProof/>
          </w:rPr>
          <w:t>https://doi.org/10.1016/j.ijdrr.2012.05.002</w:t>
        </w:r>
      </w:hyperlink>
    </w:p>
    <w:p w14:paraId="4C282BCB" w14:textId="77777777" w:rsidR="00B776D8" w:rsidRPr="00B776D8" w:rsidRDefault="00B776D8" w:rsidP="00B776D8">
      <w:pPr>
        <w:pStyle w:val="EndNoteBibliography"/>
        <w:rPr>
          <w:noProof/>
        </w:rPr>
      </w:pPr>
      <w:r w:rsidRPr="00B776D8">
        <w:rPr>
          <w:noProof/>
        </w:rPr>
        <w:t>28.</w:t>
      </w:r>
      <w:r w:rsidRPr="00B776D8">
        <w:rPr>
          <w:noProof/>
        </w:rPr>
        <w:tab/>
        <w:t xml:space="preserve">Tye, E., Finnie, T.J.R., Hall, I., Leach, S.: PyGOM - A Python Package for Simplifying Modelling with Systems of Ordinary Differential Equations. ArXiv abs/1803.06934, (2018) </w:t>
      </w:r>
    </w:p>
    <w:p w14:paraId="4728C2EB" w14:textId="3306D370" w:rsidR="00B776D8" w:rsidRPr="00B776D8" w:rsidRDefault="00B776D8" w:rsidP="00B776D8">
      <w:pPr>
        <w:pStyle w:val="EndNoteBibliography"/>
        <w:rPr>
          <w:noProof/>
        </w:rPr>
      </w:pPr>
      <w:r w:rsidRPr="00B776D8">
        <w:rPr>
          <w:noProof/>
        </w:rPr>
        <w:lastRenderedPageBreak/>
        <w:t>29.</w:t>
      </w:r>
      <w:r w:rsidRPr="00B776D8">
        <w:rPr>
          <w:noProof/>
        </w:rPr>
        <w:tab/>
        <w:t xml:space="preserve">Hill, A., Levy, M., Xie, S., Sheen, S., Shinnick, J., Gheorghe, A., Rehmann, C.: Modeling COVID-19 spread vs healthcare capacity, 2020., Planning as Inference in Epidemiological Models.  Available from: </w:t>
      </w:r>
      <w:hyperlink r:id="rId37" w:history="1">
        <w:r w:rsidRPr="00B776D8">
          <w:rPr>
            <w:rStyle w:val="Hyperlink"/>
            <w:noProof/>
          </w:rPr>
          <w:t>https://www.researchgate.net/publication/340295625_Planning_as_Inference_in_Epidemiological_Models</w:t>
        </w:r>
      </w:hyperlink>
      <w:r w:rsidRPr="00B776D8">
        <w:rPr>
          <w:noProof/>
        </w:rPr>
        <w:t xml:space="preserve">. (2020) </w:t>
      </w:r>
    </w:p>
    <w:p w14:paraId="797B7548" w14:textId="1A4AEB12" w:rsidR="00A41CB4" w:rsidRDefault="0011114A">
      <w:r>
        <w:fldChar w:fldCharType="end"/>
      </w:r>
    </w:p>
    <w:sectPr w:rsidR="00A41CB4" w:rsidSect="00205CEC">
      <w:footerReference w:type="even" r:id="rId38"/>
      <w:footerReference w:type="default" r:id="rId39"/>
      <w:pgSz w:w="11900" w:h="16840"/>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0B9620D" w14:textId="77777777" w:rsidR="00AB4E61" w:rsidRDefault="00AB4E61" w:rsidP="00205CEC">
      <w:r>
        <w:separator/>
      </w:r>
    </w:p>
  </w:endnote>
  <w:endnote w:type="continuationSeparator" w:id="0">
    <w:p w14:paraId="6CD54973" w14:textId="77777777" w:rsidR="00AB4E61" w:rsidRDefault="00AB4E61" w:rsidP="00205CEC">
      <w:r>
        <w:continuationSeparator/>
      </w:r>
    </w:p>
  </w:endnote>
  <w:endnote w:type="continuationNotice" w:id="1">
    <w:p w14:paraId="5242BAD4" w14:textId="77777777" w:rsidR="00AB4E61" w:rsidRDefault="00AB4E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0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Yu Mincho">
    <w:altName w:val="游明朝"/>
    <w:panose1 w:val="02020400000000000000"/>
    <w:charset w:val="80"/>
    <w:family w:val="roman"/>
    <w:pitch w:val="variable"/>
    <w:sig w:usb0="800002E7" w:usb1="2AC7FCFF" w:usb2="00000012" w:usb3="00000000" w:csb0="0002009F" w:csb1="00000000"/>
  </w:font>
  <w:font w:name="Cambria Math">
    <w:panose1 w:val="02040503050406030204"/>
    <w:charset w:val="00"/>
    <w:family w:val="roman"/>
    <w:pitch w:val="variable"/>
    <w:sig w:usb0="E00002FF" w:usb1="420024FF" w:usb2="00000000" w:usb3="00000000" w:csb0="0000019F" w:csb1="00000000"/>
  </w:font>
  <w:font w:name="Euclid Symbol">
    <w:panose1 w:val="02050102010706020507"/>
    <w:charset w:val="80"/>
    <w:family w:val="decorative"/>
    <w:pitch w:val="variable"/>
    <w:sig w:usb0="00000003" w:usb1="08070000" w:usb2="00000010" w:usb3="00000000" w:csb0="00020001"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2808554"/>
      <w:docPartObj>
        <w:docPartGallery w:val="Page Numbers (Bottom of Page)"/>
        <w:docPartUnique/>
      </w:docPartObj>
    </w:sdtPr>
    <w:sdtEndPr>
      <w:rPr>
        <w:rStyle w:val="PageNumber"/>
      </w:rPr>
    </w:sdtEndPr>
    <w:sdtContent>
      <w:p w14:paraId="7D9D1CFC" w14:textId="06123BD5"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5558A08" w14:textId="77777777" w:rsidR="00025309" w:rsidRDefault="00025309" w:rsidP="00205CEC">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33839505"/>
      <w:docPartObj>
        <w:docPartGallery w:val="Page Numbers (Bottom of Page)"/>
        <w:docPartUnique/>
      </w:docPartObj>
    </w:sdtPr>
    <w:sdtEndPr>
      <w:rPr>
        <w:rStyle w:val="PageNumber"/>
      </w:rPr>
    </w:sdtEndPr>
    <w:sdtContent>
      <w:p w14:paraId="6AA52034" w14:textId="335B524B" w:rsidR="00025309" w:rsidRDefault="00025309" w:rsidP="00025309">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37CDBBA9" w14:textId="77777777" w:rsidR="00025309" w:rsidRDefault="00025309" w:rsidP="00205CEC">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8225487" w14:textId="77777777" w:rsidR="00AB4E61" w:rsidRDefault="00AB4E61" w:rsidP="00205CEC">
      <w:r>
        <w:separator/>
      </w:r>
    </w:p>
  </w:footnote>
  <w:footnote w:type="continuationSeparator" w:id="0">
    <w:p w14:paraId="500FCDBD" w14:textId="77777777" w:rsidR="00AB4E61" w:rsidRDefault="00AB4E61" w:rsidP="00205CEC">
      <w:r>
        <w:continuationSeparator/>
      </w:r>
    </w:p>
  </w:footnote>
  <w:footnote w:type="continuationNotice" w:id="1">
    <w:p w14:paraId="0FF92A31" w14:textId="77777777" w:rsidR="00AB4E61" w:rsidRDefault="00AB4E61"/>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22"/>
  <w:activeWritingStyle w:appName="MSWord" w:lang="en-AU" w:vendorID="64" w:dllVersion="0" w:nlCheck="1" w:checkStyle="0"/>
  <w:activeWritingStyle w:appName="MSWord" w:lang="en-US" w:vendorID="64" w:dllVersion="0" w:nlCheck="1" w:checkStyle="0"/>
  <w:proofState w:spelling="clean" w:grammar="clean"/>
  <w:doNotTrackMoves/>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Lecture Notes in Comp Sci DOI&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dvdwdpxbt9rxiedr06pz929t2ed5fatxsar&quot;&gt;covid-19-caution&lt;record-ids&gt;&lt;item&gt;1&lt;/item&gt;&lt;item&gt;2&lt;/item&gt;&lt;item&gt;3&lt;/item&gt;&lt;item&gt;5&lt;/item&gt;&lt;item&gt;6&lt;/item&gt;&lt;item&gt;7&lt;/item&gt;&lt;item&gt;8&lt;/item&gt;&lt;item&gt;9&lt;/item&gt;&lt;item&gt;10&lt;/item&gt;&lt;item&gt;11&lt;/item&gt;&lt;item&gt;12&lt;/item&gt;&lt;item&gt;13&lt;/item&gt;&lt;item&gt;14&lt;/item&gt;&lt;item&gt;15&lt;/item&gt;&lt;item&gt;16&lt;/item&gt;&lt;item&gt;17&lt;/item&gt;&lt;item&gt;18&lt;/item&gt;&lt;item&gt;19&lt;/item&gt;&lt;item&gt;20&lt;/item&gt;&lt;item&gt;21&lt;/item&gt;&lt;item&gt;22&lt;/item&gt;&lt;item&gt;23&lt;/item&gt;&lt;item&gt;24&lt;/item&gt;&lt;item&gt;25&lt;/item&gt;&lt;item&gt;26&lt;/item&gt;&lt;item&gt;27&lt;/item&gt;&lt;item&gt;29&lt;/item&gt;&lt;item&gt;30&lt;/item&gt;&lt;item&gt;31&lt;/item&gt;&lt;/record-ids&gt;&lt;/item&gt;&lt;/Libraries&gt;"/>
  </w:docVars>
  <w:rsids>
    <w:rsidRoot w:val="0014064D"/>
    <w:rsid w:val="0000227E"/>
    <w:rsid w:val="00002DF1"/>
    <w:rsid w:val="00006C70"/>
    <w:rsid w:val="00025309"/>
    <w:rsid w:val="0004656E"/>
    <w:rsid w:val="0004675E"/>
    <w:rsid w:val="000702F7"/>
    <w:rsid w:val="000708E9"/>
    <w:rsid w:val="00077136"/>
    <w:rsid w:val="00081ED4"/>
    <w:rsid w:val="000A24CA"/>
    <w:rsid w:val="000A5341"/>
    <w:rsid w:val="000A5FD6"/>
    <w:rsid w:val="001003C1"/>
    <w:rsid w:val="00101D01"/>
    <w:rsid w:val="0010500C"/>
    <w:rsid w:val="00111098"/>
    <w:rsid w:val="0011114A"/>
    <w:rsid w:val="00130C34"/>
    <w:rsid w:val="0014064D"/>
    <w:rsid w:val="00141EC7"/>
    <w:rsid w:val="001508F4"/>
    <w:rsid w:val="001932BB"/>
    <w:rsid w:val="001A458D"/>
    <w:rsid w:val="001A4D37"/>
    <w:rsid w:val="001C76B6"/>
    <w:rsid w:val="001D3AEF"/>
    <w:rsid w:val="001D5F94"/>
    <w:rsid w:val="001E3962"/>
    <w:rsid w:val="00200EA8"/>
    <w:rsid w:val="00201C51"/>
    <w:rsid w:val="00205CEC"/>
    <w:rsid w:val="00211CDF"/>
    <w:rsid w:val="00227F4E"/>
    <w:rsid w:val="0024322C"/>
    <w:rsid w:val="00250AAA"/>
    <w:rsid w:val="002633A9"/>
    <w:rsid w:val="00275BBB"/>
    <w:rsid w:val="002B1595"/>
    <w:rsid w:val="002D26F6"/>
    <w:rsid w:val="002E6E35"/>
    <w:rsid w:val="00313967"/>
    <w:rsid w:val="003475CB"/>
    <w:rsid w:val="00386D10"/>
    <w:rsid w:val="003976D4"/>
    <w:rsid w:val="003B726D"/>
    <w:rsid w:val="003E6B6A"/>
    <w:rsid w:val="003E6BA5"/>
    <w:rsid w:val="003F5B17"/>
    <w:rsid w:val="00406BA4"/>
    <w:rsid w:val="004200C1"/>
    <w:rsid w:val="00445305"/>
    <w:rsid w:val="004707EC"/>
    <w:rsid w:val="004A07DA"/>
    <w:rsid w:val="004C58E1"/>
    <w:rsid w:val="004E273D"/>
    <w:rsid w:val="0057313C"/>
    <w:rsid w:val="00580A50"/>
    <w:rsid w:val="00585534"/>
    <w:rsid w:val="00591EE7"/>
    <w:rsid w:val="005A248A"/>
    <w:rsid w:val="005C179C"/>
    <w:rsid w:val="005E07EF"/>
    <w:rsid w:val="005F0145"/>
    <w:rsid w:val="00615B64"/>
    <w:rsid w:val="006465EE"/>
    <w:rsid w:val="00671EB8"/>
    <w:rsid w:val="006836A1"/>
    <w:rsid w:val="006978B2"/>
    <w:rsid w:val="006B2018"/>
    <w:rsid w:val="006B7A29"/>
    <w:rsid w:val="006E17CC"/>
    <w:rsid w:val="00707395"/>
    <w:rsid w:val="007238FC"/>
    <w:rsid w:val="00760B56"/>
    <w:rsid w:val="00770D6E"/>
    <w:rsid w:val="00781A18"/>
    <w:rsid w:val="00783CA3"/>
    <w:rsid w:val="00785D57"/>
    <w:rsid w:val="007B048D"/>
    <w:rsid w:val="007B63DA"/>
    <w:rsid w:val="007D1E71"/>
    <w:rsid w:val="00831BED"/>
    <w:rsid w:val="00836B82"/>
    <w:rsid w:val="00837C60"/>
    <w:rsid w:val="00870360"/>
    <w:rsid w:val="008928AF"/>
    <w:rsid w:val="00895D36"/>
    <w:rsid w:val="008A3669"/>
    <w:rsid w:val="008A56AF"/>
    <w:rsid w:val="008B2094"/>
    <w:rsid w:val="008B7610"/>
    <w:rsid w:val="008C1006"/>
    <w:rsid w:val="008C58D6"/>
    <w:rsid w:val="008D4DAF"/>
    <w:rsid w:val="008D656A"/>
    <w:rsid w:val="008E1C44"/>
    <w:rsid w:val="008E2428"/>
    <w:rsid w:val="00904403"/>
    <w:rsid w:val="00905C25"/>
    <w:rsid w:val="00916FF1"/>
    <w:rsid w:val="00925DE6"/>
    <w:rsid w:val="00971C1E"/>
    <w:rsid w:val="009723F1"/>
    <w:rsid w:val="00982B35"/>
    <w:rsid w:val="00997612"/>
    <w:rsid w:val="009B7339"/>
    <w:rsid w:val="009C03BC"/>
    <w:rsid w:val="009C6B94"/>
    <w:rsid w:val="009C70C1"/>
    <w:rsid w:val="009E453D"/>
    <w:rsid w:val="009F4214"/>
    <w:rsid w:val="00A07926"/>
    <w:rsid w:val="00A41CB4"/>
    <w:rsid w:val="00A747C9"/>
    <w:rsid w:val="00A905F2"/>
    <w:rsid w:val="00AA6EE7"/>
    <w:rsid w:val="00AB4E61"/>
    <w:rsid w:val="00AC7395"/>
    <w:rsid w:val="00AD39E5"/>
    <w:rsid w:val="00AE0090"/>
    <w:rsid w:val="00AE2502"/>
    <w:rsid w:val="00AE4C8A"/>
    <w:rsid w:val="00B05583"/>
    <w:rsid w:val="00B15680"/>
    <w:rsid w:val="00B16E3E"/>
    <w:rsid w:val="00B2575D"/>
    <w:rsid w:val="00B776D8"/>
    <w:rsid w:val="00B81293"/>
    <w:rsid w:val="00B9464A"/>
    <w:rsid w:val="00BA3A52"/>
    <w:rsid w:val="00C12F27"/>
    <w:rsid w:val="00C27C51"/>
    <w:rsid w:val="00C35442"/>
    <w:rsid w:val="00C35EF1"/>
    <w:rsid w:val="00C86CE6"/>
    <w:rsid w:val="00CA3B20"/>
    <w:rsid w:val="00CA6E4C"/>
    <w:rsid w:val="00CB4CC3"/>
    <w:rsid w:val="00CC1644"/>
    <w:rsid w:val="00CD16AA"/>
    <w:rsid w:val="00CE45E7"/>
    <w:rsid w:val="00CE6D85"/>
    <w:rsid w:val="00CF1226"/>
    <w:rsid w:val="00CF546D"/>
    <w:rsid w:val="00D30CA0"/>
    <w:rsid w:val="00D509E0"/>
    <w:rsid w:val="00D5526F"/>
    <w:rsid w:val="00D57DEA"/>
    <w:rsid w:val="00D767D6"/>
    <w:rsid w:val="00D815EE"/>
    <w:rsid w:val="00D91ED1"/>
    <w:rsid w:val="00D9479B"/>
    <w:rsid w:val="00DE00A8"/>
    <w:rsid w:val="00E029E4"/>
    <w:rsid w:val="00E15AF0"/>
    <w:rsid w:val="00E243CA"/>
    <w:rsid w:val="00E501A1"/>
    <w:rsid w:val="00E50473"/>
    <w:rsid w:val="00E529B4"/>
    <w:rsid w:val="00E617A3"/>
    <w:rsid w:val="00E626CB"/>
    <w:rsid w:val="00E744EA"/>
    <w:rsid w:val="00E76A30"/>
    <w:rsid w:val="00E777CF"/>
    <w:rsid w:val="00EC0319"/>
    <w:rsid w:val="00EE16A3"/>
    <w:rsid w:val="00EE6A1A"/>
    <w:rsid w:val="00F170E7"/>
    <w:rsid w:val="00F2641B"/>
    <w:rsid w:val="00F3368C"/>
    <w:rsid w:val="00F51803"/>
    <w:rsid w:val="00F639C0"/>
    <w:rsid w:val="00F63C94"/>
    <w:rsid w:val="00F95C6B"/>
    <w:rsid w:val="00FA4D34"/>
    <w:rsid w:val="00FA5E93"/>
    <w:rsid w:val="00FA6B4E"/>
    <w:rsid w:val="00FB389E"/>
    <w:rsid w:val="00FC0501"/>
    <w:rsid w:val="00FE5E9E"/>
    <w:rsid w:val="00FF4300"/>
  </w:rsids>
  <m:mathPr>
    <m:mathFont m:val="Cambria Math"/>
    <m:brkBin m:val="before"/>
    <m:brkBinSub m:val="--"/>
    <m:smallFrac m:val="0"/>
    <m:dispDef/>
    <m:lMargin m:val="0"/>
    <m:rMargin m:val="0"/>
    <m:defJc m:val="centerGroup"/>
    <m:wrapIndent m:val="1440"/>
    <m:intLim m:val="subSup"/>
    <m:naryLim m:val="undOvr"/>
  </m:mathPr>
  <w:themeFontLang w:val="en-DE"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C3BE37B"/>
  <w15:chartTrackingRefBased/>
  <w15:docId w15:val="{604757D5-E5EA-4744-A777-EC07C28B686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D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AU"/>
    </w:rPr>
  </w:style>
  <w:style w:type="paragraph" w:styleId="Heading1">
    <w:name w:val="heading 1"/>
    <w:basedOn w:val="Normal"/>
    <w:next w:val="Normal"/>
    <w:link w:val="Heading1Char"/>
    <w:uiPriority w:val="9"/>
    <w:qFormat/>
    <w:rsid w:val="00D509E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9E453D"/>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9E453D"/>
    <w:rPr>
      <w:rFonts w:ascii="Times New Roman" w:hAnsi="Times New Roman" w:cs="Times New Roman"/>
      <w:sz w:val="18"/>
      <w:szCs w:val="18"/>
      <w:lang w:val="en-AU"/>
    </w:rPr>
  </w:style>
  <w:style w:type="paragraph" w:customStyle="1" w:styleId="EndNoteBibliographyTitle">
    <w:name w:val="EndNote Bibliography Title"/>
    <w:basedOn w:val="Normal"/>
    <w:link w:val="EndNoteBibliographyTitleChar"/>
    <w:rsid w:val="0011114A"/>
    <w:pPr>
      <w:jc w:val="center"/>
    </w:pPr>
    <w:rPr>
      <w:rFonts w:ascii="Calibri" w:hAnsi="Calibri" w:cs="Calibri"/>
      <w:lang w:val="en-US"/>
    </w:rPr>
  </w:style>
  <w:style w:type="character" w:customStyle="1" w:styleId="EndNoteBibliographyTitleChar">
    <w:name w:val="EndNote Bibliography Title Char"/>
    <w:basedOn w:val="DefaultParagraphFont"/>
    <w:link w:val="EndNoteBibliographyTitle"/>
    <w:rsid w:val="0011114A"/>
    <w:rPr>
      <w:rFonts w:ascii="Calibri" w:hAnsi="Calibri" w:cs="Calibri"/>
      <w:lang w:val="en-US"/>
    </w:rPr>
  </w:style>
  <w:style w:type="paragraph" w:customStyle="1" w:styleId="EndNoteBibliography">
    <w:name w:val="EndNote Bibliography"/>
    <w:basedOn w:val="Normal"/>
    <w:link w:val="EndNoteBibliographyChar"/>
    <w:rsid w:val="0011114A"/>
    <w:rPr>
      <w:rFonts w:ascii="Calibri" w:hAnsi="Calibri" w:cs="Calibri"/>
      <w:lang w:val="en-US"/>
    </w:rPr>
  </w:style>
  <w:style w:type="character" w:customStyle="1" w:styleId="EndNoteBibliographyChar">
    <w:name w:val="EndNote Bibliography Char"/>
    <w:basedOn w:val="DefaultParagraphFont"/>
    <w:link w:val="EndNoteBibliography"/>
    <w:rsid w:val="0011114A"/>
    <w:rPr>
      <w:rFonts w:ascii="Calibri" w:hAnsi="Calibri" w:cs="Calibri"/>
      <w:lang w:val="en-US"/>
    </w:rPr>
  </w:style>
  <w:style w:type="character" w:styleId="Hyperlink">
    <w:name w:val="Hyperlink"/>
    <w:basedOn w:val="DefaultParagraphFont"/>
    <w:uiPriority w:val="99"/>
    <w:unhideWhenUsed/>
    <w:rsid w:val="0011114A"/>
    <w:rPr>
      <w:color w:val="0563C1" w:themeColor="hyperlink"/>
      <w:u w:val="single"/>
    </w:rPr>
  </w:style>
  <w:style w:type="character" w:styleId="UnresolvedMention">
    <w:name w:val="Unresolved Mention"/>
    <w:basedOn w:val="DefaultParagraphFont"/>
    <w:uiPriority w:val="99"/>
    <w:semiHidden/>
    <w:unhideWhenUsed/>
    <w:rsid w:val="0011114A"/>
    <w:rPr>
      <w:color w:val="605E5C"/>
      <w:shd w:val="clear" w:color="auto" w:fill="E1DFDD"/>
    </w:rPr>
  </w:style>
  <w:style w:type="character" w:styleId="PlaceholderText">
    <w:name w:val="Placeholder Text"/>
    <w:basedOn w:val="DefaultParagraphFont"/>
    <w:uiPriority w:val="99"/>
    <w:semiHidden/>
    <w:rsid w:val="0024322C"/>
    <w:rPr>
      <w:color w:val="808080"/>
    </w:rPr>
  </w:style>
  <w:style w:type="table" w:styleId="TableGrid">
    <w:name w:val="Table Grid"/>
    <w:basedOn w:val="TableNormal"/>
    <w:uiPriority w:val="39"/>
    <w:rsid w:val="001508F4"/>
    <w:rPr>
      <w:rFonts w:eastAsiaTheme="minorEastAsia"/>
      <w:lang w:val="en-US"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D509E0"/>
    <w:rPr>
      <w:rFonts w:asciiTheme="majorHAnsi" w:eastAsiaTheme="majorEastAsia" w:hAnsiTheme="majorHAnsi" w:cstheme="majorBidi"/>
      <w:color w:val="2F5496" w:themeColor="accent1" w:themeShade="BF"/>
      <w:sz w:val="32"/>
      <w:szCs w:val="32"/>
      <w:lang w:val="en-AU"/>
    </w:rPr>
  </w:style>
  <w:style w:type="paragraph" w:styleId="Footer">
    <w:name w:val="footer"/>
    <w:basedOn w:val="Normal"/>
    <w:link w:val="FooterChar"/>
    <w:uiPriority w:val="99"/>
    <w:unhideWhenUsed/>
    <w:rsid w:val="00205CEC"/>
    <w:pPr>
      <w:tabs>
        <w:tab w:val="center" w:pos="4513"/>
        <w:tab w:val="right" w:pos="9026"/>
      </w:tabs>
    </w:pPr>
  </w:style>
  <w:style w:type="character" w:customStyle="1" w:styleId="FooterChar">
    <w:name w:val="Footer Char"/>
    <w:basedOn w:val="DefaultParagraphFont"/>
    <w:link w:val="Footer"/>
    <w:uiPriority w:val="99"/>
    <w:rsid w:val="00205CEC"/>
    <w:rPr>
      <w:lang w:val="en-AU"/>
    </w:rPr>
  </w:style>
  <w:style w:type="character" w:styleId="PageNumber">
    <w:name w:val="page number"/>
    <w:basedOn w:val="DefaultParagraphFont"/>
    <w:uiPriority w:val="99"/>
    <w:semiHidden/>
    <w:unhideWhenUsed/>
    <w:rsid w:val="00205CEC"/>
  </w:style>
  <w:style w:type="paragraph" w:styleId="Header">
    <w:name w:val="header"/>
    <w:basedOn w:val="Normal"/>
    <w:link w:val="HeaderChar"/>
    <w:uiPriority w:val="99"/>
    <w:unhideWhenUsed/>
    <w:rsid w:val="00F170E7"/>
    <w:pPr>
      <w:tabs>
        <w:tab w:val="center" w:pos="4680"/>
        <w:tab w:val="right" w:pos="9360"/>
      </w:tabs>
    </w:pPr>
  </w:style>
  <w:style w:type="character" w:customStyle="1" w:styleId="HeaderChar">
    <w:name w:val="Header Char"/>
    <w:basedOn w:val="DefaultParagraphFont"/>
    <w:link w:val="Header"/>
    <w:uiPriority w:val="99"/>
    <w:rsid w:val="00F170E7"/>
    <w:rPr>
      <w:lang w:val="en-AU"/>
    </w:rPr>
  </w:style>
  <w:style w:type="character" w:styleId="CommentReference">
    <w:name w:val="annotation reference"/>
    <w:basedOn w:val="DefaultParagraphFont"/>
    <w:uiPriority w:val="99"/>
    <w:semiHidden/>
    <w:unhideWhenUsed/>
    <w:rsid w:val="00783CA3"/>
    <w:rPr>
      <w:sz w:val="16"/>
      <w:szCs w:val="16"/>
    </w:rPr>
  </w:style>
  <w:style w:type="paragraph" w:styleId="CommentText">
    <w:name w:val="annotation text"/>
    <w:basedOn w:val="Normal"/>
    <w:link w:val="CommentTextChar"/>
    <w:uiPriority w:val="99"/>
    <w:semiHidden/>
    <w:unhideWhenUsed/>
    <w:rsid w:val="00783CA3"/>
    <w:rPr>
      <w:sz w:val="20"/>
      <w:szCs w:val="20"/>
    </w:rPr>
  </w:style>
  <w:style w:type="character" w:customStyle="1" w:styleId="CommentTextChar">
    <w:name w:val="Comment Text Char"/>
    <w:basedOn w:val="DefaultParagraphFont"/>
    <w:link w:val="CommentText"/>
    <w:uiPriority w:val="99"/>
    <w:semiHidden/>
    <w:rsid w:val="00783CA3"/>
    <w:rPr>
      <w:sz w:val="20"/>
      <w:szCs w:val="20"/>
      <w:lang w:val="en-AU"/>
    </w:rPr>
  </w:style>
  <w:style w:type="paragraph" w:styleId="CommentSubject">
    <w:name w:val="annotation subject"/>
    <w:basedOn w:val="CommentText"/>
    <w:next w:val="CommentText"/>
    <w:link w:val="CommentSubjectChar"/>
    <w:uiPriority w:val="99"/>
    <w:semiHidden/>
    <w:unhideWhenUsed/>
    <w:rsid w:val="00783CA3"/>
    <w:rPr>
      <w:b/>
      <w:bCs/>
    </w:rPr>
  </w:style>
  <w:style w:type="character" w:customStyle="1" w:styleId="CommentSubjectChar">
    <w:name w:val="Comment Subject Char"/>
    <w:basedOn w:val="CommentTextChar"/>
    <w:link w:val="CommentSubject"/>
    <w:uiPriority w:val="99"/>
    <w:semiHidden/>
    <w:rsid w:val="00783CA3"/>
    <w:rPr>
      <w:b/>
      <w:bCs/>
      <w:sz w:val="20"/>
      <w:szCs w:val="20"/>
      <w:lang w:val="en-AU"/>
    </w:rPr>
  </w:style>
  <w:style w:type="character" w:styleId="FollowedHyperlink">
    <w:name w:val="FollowedHyperlink"/>
    <w:basedOn w:val="DefaultParagraphFont"/>
    <w:uiPriority w:val="99"/>
    <w:semiHidden/>
    <w:unhideWhenUsed/>
    <w:rsid w:val="00781A18"/>
    <w:rPr>
      <w:color w:val="954F72" w:themeColor="followedHyperlink"/>
      <w:u w:val="single"/>
    </w:rPr>
  </w:style>
  <w:style w:type="paragraph" w:styleId="ListParagraph">
    <w:name w:val="List Paragraph"/>
    <w:basedOn w:val="Normal"/>
    <w:uiPriority w:val="34"/>
    <w:qFormat/>
    <w:rsid w:val="00E777CF"/>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25210513">
      <w:bodyDiv w:val="1"/>
      <w:marLeft w:val="0"/>
      <w:marRight w:val="0"/>
      <w:marTop w:val="0"/>
      <w:marBottom w:val="0"/>
      <w:divBdr>
        <w:top w:val="none" w:sz="0" w:space="0" w:color="auto"/>
        <w:left w:val="none" w:sz="0" w:space="0" w:color="auto"/>
        <w:bottom w:val="none" w:sz="0" w:space="0" w:color="auto"/>
        <w:right w:val="none" w:sz="0" w:space="0" w:color="auto"/>
      </w:divBdr>
    </w:div>
    <w:div w:id="496581054">
      <w:bodyDiv w:val="1"/>
      <w:marLeft w:val="0"/>
      <w:marRight w:val="0"/>
      <w:marTop w:val="0"/>
      <w:marBottom w:val="0"/>
      <w:divBdr>
        <w:top w:val="none" w:sz="0" w:space="0" w:color="auto"/>
        <w:left w:val="none" w:sz="0" w:space="0" w:color="auto"/>
        <w:bottom w:val="none" w:sz="0" w:space="0" w:color="auto"/>
        <w:right w:val="none" w:sz="0" w:space="0" w:color="auto"/>
      </w:divBdr>
    </w:div>
    <w:div w:id="673991176">
      <w:bodyDiv w:val="1"/>
      <w:marLeft w:val="0"/>
      <w:marRight w:val="0"/>
      <w:marTop w:val="0"/>
      <w:marBottom w:val="0"/>
      <w:divBdr>
        <w:top w:val="none" w:sz="0" w:space="0" w:color="auto"/>
        <w:left w:val="none" w:sz="0" w:space="0" w:color="auto"/>
        <w:bottom w:val="none" w:sz="0" w:space="0" w:color="auto"/>
        <w:right w:val="none" w:sz="0" w:space="0" w:color="auto"/>
      </w:divBdr>
    </w:div>
    <w:div w:id="921790439">
      <w:bodyDiv w:val="1"/>
      <w:marLeft w:val="0"/>
      <w:marRight w:val="0"/>
      <w:marTop w:val="0"/>
      <w:marBottom w:val="0"/>
      <w:divBdr>
        <w:top w:val="none" w:sz="0" w:space="0" w:color="auto"/>
        <w:left w:val="none" w:sz="0" w:space="0" w:color="auto"/>
        <w:bottom w:val="none" w:sz="0" w:space="0" w:color="auto"/>
        <w:right w:val="none" w:sz="0" w:space="0" w:color="auto"/>
      </w:divBdr>
    </w:div>
    <w:div w:id="1348949488">
      <w:bodyDiv w:val="1"/>
      <w:marLeft w:val="0"/>
      <w:marRight w:val="0"/>
      <w:marTop w:val="0"/>
      <w:marBottom w:val="0"/>
      <w:divBdr>
        <w:top w:val="none" w:sz="0" w:space="0" w:color="auto"/>
        <w:left w:val="none" w:sz="0" w:space="0" w:color="auto"/>
        <w:bottom w:val="none" w:sz="0" w:space="0" w:color="auto"/>
        <w:right w:val="none" w:sz="0" w:space="0" w:color="auto"/>
      </w:divBdr>
    </w:div>
    <w:div w:id="172348151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7.png"/><Relationship Id="rId18" Type="http://schemas.openxmlformats.org/officeDocument/2006/relationships/image" Target="media/image12.png"/><Relationship Id="rId26" Type="http://schemas.openxmlformats.org/officeDocument/2006/relationships/image" Target="media/image20.png"/><Relationship Id="rId39" Type="http://schemas.openxmlformats.org/officeDocument/2006/relationships/footer" Target="footer2.xml"/><Relationship Id="rId21" Type="http://schemas.openxmlformats.org/officeDocument/2006/relationships/image" Target="media/image15.png"/><Relationship Id="rId34" Type="http://schemas.openxmlformats.org/officeDocument/2006/relationships/hyperlink" Target="https://doi.org/10.1016/j.ssci.2020.104773" TargetMode="External"/><Relationship Id="rId7" Type="http://schemas.openxmlformats.org/officeDocument/2006/relationships/image" Target="media/image1.emf"/><Relationship Id="rId2" Type="http://schemas.openxmlformats.org/officeDocument/2006/relationships/styles" Target="styles.xml"/><Relationship Id="rId16" Type="http://schemas.openxmlformats.org/officeDocument/2006/relationships/image" Target="media/image10.emf"/><Relationship Id="rId20" Type="http://schemas.openxmlformats.org/officeDocument/2006/relationships/image" Target="media/image14.png"/><Relationship Id="rId29" Type="http://schemas.openxmlformats.org/officeDocument/2006/relationships/hyperlink" Target="https://doi.org/10.1001/jama.2020.2648" TargetMode="External"/><Relationship Id="rId41"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5.png"/><Relationship Id="rId24" Type="http://schemas.openxmlformats.org/officeDocument/2006/relationships/image" Target="media/image18.png"/><Relationship Id="rId32" Type="http://schemas.openxmlformats.org/officeDocument/2006/relationships/hyperlink" Target="https://doi.org/10.1016/S2214-109X(20)30074-7" TargetMode="External"/><Relationship Id="rId37" Type="http://schemas.openxmlformats.org/officeDocument/2006/relationships/hyperlink" Target="https://www.researchgate.net/publication/340295625_Planning_as_Inference_in_Epidemiological_Models" TargetMode="External"/><Relationship Id="rId40"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9.png"/><Relationship Id="rId23" Type="http://schemas.openxmlformats.org/officeDocument/2006/relationships/image" Target="media/image17.png"/><Relationship Id="rId28" Type="http://schemas.openxmlformats.org/officeDocument/2006/relationships/image" Target="media/image22.png"/><Relationship Id="rId36" Type="http://schemas.openxmlformats.org/officeDocument/2006/relationships/hyperlink" Target="https://doi.org/10.1016/j.ijdrr.2012.05.002" TargetMode="External"/><Relationship Id="rId10" Type="http://schemas.openxmlformats.org/officeDocument/2006/relationships/image" Target="media/image4.png"/><Relationship Id="rId19" Type="http://schemas.openxmlformats.org/officeDocument/2006/relationships/image" Target="media/image13.png"/><Relationship Id="rId31" Type="http://schemas.openxmlformats.org/officeDocument/2006/relationships/hyperlink" Target="https://doi.org/10.1038/s41591-020-0883-7" TargetMode="External"/><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 Id="rId22" Type="http://schemas.openxmlformats.org/officeDocument/2006/relationships/image" Target="media/image16.png"/><Relationship Id="rId27" Type="http://schemas.openxmlformats.org/officeDocument/2006/relationships/image" Target="media/image21.png"/><Relationship Id="rId30" Type="http://schemas.openxmlformats.org/officeDocument/2006/relationships/hyperlink" Target="https://doi.org/10.1016/j.ijid.2020.02.058" TargetMode="External"/><Relationship Id="rId35" Type="http://schemas.openxmlformats.org/officeDocument/2006/relationships/hyperlink" Target="https://doi.org/10.1101/2020.03.24.20042291" TargetMode="External"/><Relationship Id="rId8" Type="http://schemas.openxmlformats.org/officeDocument/2006/relationships/image" Target="media/image2.png"/><Relationship Id="rId3" Type="http://schemas.openxmlformats.org/officeDocument/2006/relationships/settings" Target="settings.xml"/><Relationship Id="rId12" Type="http://schemas.openxmlformats.org/officeDocument/2006/relationships/image" Target="media/image6.png"/><Relationship Id="rId17" Type="http://schemas.openxmlformats.org/officeDocument/2006/relationships/image" Target="media/image11.png"/><Relationship Id="rId25" Type="http://schemas.openxmlformats.org/officeDocument/2006/relationships/image" Target="media/image19.png"/><Relationship Id="rId33" Type="http://schemas.openxmlformats.org/officeDocument/2006/relationships/hyperlink" Target="https://doi.org/10.1016/j.geosus.2020.03.005" TargetMode="External"/><Relationship Id="rId38"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12D2E11-8841-E54D-BC03-C19CF65C646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8</TotalTime>
  <Pages>16</Pages>
  <Words>6941</Words>
  <Characters>39566</Characters>
  <Application>Microsoft Office Word</Application>
  <DocSecurity>0</DocSecurity>
  <Lines>329</Lines>
  <Paragraphs>92</Paragraphs>
  <ScaleCrop>false</ScaleCrop>
  <HeadingPairs>
    <vt:vector size="2" baseType="variant">
      <vt:variant>
        <vt:lpstr>Title</vt:lpstr>
      </vt:variant>
      <vt:variant>
        <vt:i4>1</vt:i4>
      </vt:variant>
    </vt:vector>
  </HeadingPairs>
  <TitlesOfParts>
    <vt:vector size="1" baseType="lpstr">
      <vt:lpstr/>
    </vt:vector>
  </TitlesOfParts>
  <Company>Ruhr Universität Bochum</Company>
  <LinksUpToDate>false</LinksUpToDate>
  <CharactersWithSpaces>4641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hn McCaskill</dc:creator>
  <cp:keywords/>
  <dc:description/>
  <cp:lastModifiedBy>John McCaskill</cp:lastModifiedBy>
  <cp:revision>14</cp:revision>
  <dcterms:created xsi:type="dcterms:W3CDTF">2020-08-24T05:33:00Z</dcterms:created>
  <dcterms:modified xsi:type="dcterms:W3CDTF">2020-08-24T19:33:00Z</dcterms:modified>
</cp:coreProperties>
</file>